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511A94D9"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 xml:space="preserve">Cardiff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 xml:space="preserve">Search </w:t>
      </w:r>
      <w:commentRangeStart w:id="1"/>
      <w:r w:rsidR="00735236" w:rsidRPr="00621204">
        <w:rPr>
          <w:noProof w:val="0"/>
          <w:lang w:val="en-GB"/>
        </w:rPr>
        <w:t>Strategy</w:t>
      </w:r>
      <w:commentRangeEnd w:id="1"/>
      <w:r w:rsidR="00AB256C">
        <w:rPr>
          <w:rStyle w:val="CommentReference"/>
          <w:rFonts w:eastAsia="SimSun"/>
          <w:i w:val="0"/>
          <w:noProof w:val="0"/>
          <w:snapToGrid/>
          <w:lang w:val="en-GB" w:eastAsia="zh-CN" w:bidi="ar-SA"/>
        </w:rPr>
        <w:commentReference w:id="1"/>
      </w:r>
    </w:p>
    <w:p w14:paraId="7FF33508" w14:textId="60CF71BA" w:rsidR="00E40AD3" w:rsidRPr="00621204" w:rsidRDefault="00725A06" w:rsidP="00C32383">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the “AND” </w:t>
      </w:r>
      <w:r w:rsidR="00066F2A" w:rsidRPr="002F7C92">
        <w:rPr>
          <w:color w:val="FF0000"/>
          <w:lang w:val="en-GB"/>
        </w:rPr>
        <w:t>and the “OR” conditions</w:t>
      </w:r>
      <w:r w:rsidR="007B1207">
        <w:rPr>
          <w:color w:val="FF0000"/>
          <w:lang w:val="en-GB"/>
        </w:rPr>
        <w:t xml:space="preserve"> i</w:t>
      </w:r>
      <w:r w:rsidR="007B1207" w:rsidRPr="007B1207">
        <w:rPr>
          <w:color w:val="FF0000"/>
          <w:lang w:val="en-GB"/>
        </w:rPr>
        <w:t xml:space="preserve">n order to </w:t>
      </w:r>
      <w:r w:rsidR="007C603A">
        <w:rPr>
          <w:color w:val="FF0000"/>
          <w:lang w:val="en-GB"/>
        </w:rPr>
        <w:t xml:space="preserve">optimize the </w:t>
      </w:r>
      <w:r w:rsidR="007B1207" w:rsidRPr="007B1207">
        <w:rPr>
          <w:color w:val="FF0000"/>
          <w:lang w:val="en-GB"/>
        </w:rPr>
        <w:t>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w:t>
      </w:r>
      <w:r w:rsidR="007C603A">
        <w:rPr>
          <w:color w:val="FF0000"/>
          <w:lang w:val="en-GB"/>
        </w:rPr>
        <w:t xml:space="preserve">associated </w:t>
      </w:r>
      <w:r w:rsidR="00C32383">
        <w:rPr>
          <w:color w:val="FF0000"/>
          <w:lang w:val="en-GB"/>
        </w:rPr>
        <w:t xml:space="preserve">research databases: </w:t>
      </w:r>
      <w:r w:rsidR="00C32383" w:rsidRPr="00C32383">
        <w:rPr>
          <w:color w:val="FF0000"/>
          <w:lang w:val="en-GB"/>
        </w:rPr>
        <w:t>Smart Sensing Chair OR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1C729A2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 and 2930 papers from Google Scholar.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resulted in a total of 3</w:t>
      </w:r>
      <w:r w:rsidR="007A361B" w:rsidRPr="0032737B">
        <w:rPr>
          <w:highlight w:val="yellow"/>
          <w:lang w:val="en-GB"/>
        </w:rPr>
        <w:t>4</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74479C04" w14:textId="78B9825B" w:rsidR="00A759D5" w:rsidRPr="00621204" w:rsidRDefault="006B5040" w:rsidP="00A759D5">
      <w:pPr>
        <w:pStyle w:val="MDPI52figure"/>
        <w:rPr>
          <w:lang w:val="en-GB"/>
        </w:rPr>
      </w:pPr>
      <w:r>
        <w:rPr>
          <w:noProof/>
        </w:rPr>
        <w:lastRenderedPageBreak/>
        <w:drawing>
          <wp:inline distT="0" distB="0" distL="0" distR="0" wp14:anchorId="1AE06369" wp14:editId="67A1D259">
            <wp:extent cx="5676579" cy="4323715"/>
            <wp:effectExtent l="19050" t="19050" r="635" b="635"/>
            <wp:docPr id="152016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a:extLst>
                        <a:ext uri="{28A0092B-C50C-407E-A947-70E740481C1C}">
                          <a14:useLocalDpi xmlns:a14="http://schemas.microsoft.com/office/drawing/2010/main" val="0"/>
                        </a:ext>
                      </a:extLst>
                    </a:blip>
                    <a:srcRect l="-3392" t="-4338" r="-3037" b="-5078"/>
                    <a:stretch/>
                  </pic:blipFill>
                  <pic:spPr bwMode="auto">
                    <a:xfrm>
                      <a:off x="0" y="0"/>
                      <a:ext cx="5681207" cy="43272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3578EE02" w:rsidR="00804934" w:rsidRPr="00F220D4" w:rsidRDefault="00804934" w:rsidP="00634D43">
            <w:pPr>
              <w:pStyle w:val="MDPI42tablebody"/>
              <w:spacing w:line="240" w:lineRule="auto"/>
            </w:pPr>
            <w:r>
              <w:fldChar w:fldCharType="begin"/>
            </w:r>
            <w:r>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556382">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3CCF92E9" w:rsidR="00804934" w:rsidRPr="00F220D4" w:rsidRDefault="00804934" w:rsidP="00634D43">
            <w:pPr>
              <w:pStyle w:val="MDPI42tablebody"/>
              <w:spacing w:line="240" w:lineRule="auto"/>
            </w:pPr>
            <w:r>
              <w:fldChar w:fldCharType="begin"/>
            </w:r>
            <w:r>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C45B54">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proofErr w:type="spellStart"/>
            <w:r>
              <w:t>LightGBM</w:t>
            </w:r>
            <w:proofErr w:type="spellEnd"/>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09797AD4" w:rsidR="00804934" w:rsidRPr="00F220D4" w:rsidRDefault="008B7C55" w:rsidP="00634D43">
            <w:pPr>
              <w:pStyle w:val="MDPI42tablebody"/>
              <w:spacing w:line="240" w:lineRule="auto"/>
            </w:pPr>
            <w:r>
              <w:t>LCD Screen</w:t>
            </w:r>
          </w:p>
        </w:tc>
      </w:tr>
      <w:tr w:rsidR="00E77DF9" w:rsidRPr="00EF08AF" w14:paraId="2FA70807" w14:textId="77777777" w:rsidTr="00D6714D">
        <w:trPr>
          <w:trHeight w:val="290"/>
        </w:trPr>
        <w:tc>
          <w:tcPr>
            <w:tcW w:w="603" w:type="dxa"/>
            <w:shd w:val="clear" w:color="auto" w:fill="auto"/>
            <w:vAlign w:val="center"/>
          </w:tcPr>
          <w:p w14:paraId="17802512" w14:textId="24F7FCBD" w:rsidR="00804934" w:rsidRPr="00F220D4" w:rsidRDefault="008B7C55" w:rsidP="00634D43">
            <w:pPr>
              <w:pStyle w:val="MDPI42tablebody"/>
              <w:spacing w:line="240" w:lineRule="auto"/>
            </w:pPr>
            <w:r>
              <w:fldChar w:fldCharType="begin"/>
            </w:r>
            <w:r>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8B7C55">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3CAFE3CD" w:rsidR="00392173" w:rsidRDefault="00392173" w:rsidP="00634D43">
            <w:pPr>
              <w:pStyle w:val="MDPI42tablebody"/>
              <w:spacing w:line="240" w:lineRule="auto"/>
            </w:pPr>
            <w:r>
              <w:fldChar w:fldCharType="begin"/>
            </w:r>
            <w:r>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392173">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F83DB49" w:rsidR="00AE18FA" w:rsidRDefault="00AE18FA" w:rsidP="00AE18FA">
            <w:pPr>
              <w:pStyle w:val="MDPI42tablebody"/>
              <w:spacing w:line="240" w:lineRule="auto"/>
            </w:pPr>
            <w:r>
              <w:fldChar w:fldCharType="begin"/>
            </w:r>
            <w:r>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AE18FA">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3680ED8D" w:rsidR="0033798B" w:rsidRDefault="0033798B" w:rsidP="00AE18FA">
            <w:pPr>
              <w:pStyle w:val="MDPI42tablebody"/>
              <w:spacing w:line="240" w:lineRule="auto"/>
            </w:pPr>
            <w:r>
              <w:fldChar w:fldCharType="begin"/>
            </w:r>
            <w:r>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33798B">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232B55FC" w:rsidR="0033798B" w:rsidRDefault="00352E94" w:rsidP="00AE18FA">
            <w:pPr>
              <w:pStyle w:val="MDPI42tablebody"/>
              <w:spacing w:line="240" w:lineRule="auto"/>
            </w:pPr>
            <w:r>
              <w:t>Desktop App</w:t>
            </w:r>
          </w:p>
        </w:tc>
      </w:tr>
      <w:tr w:rsidR="00352E94" w:rsidRPr="00EF08AF" w14:paraId="2BDDFC3B" w14:textId="77777777" w:rsidTr="00D6714D">
        <w:trPr>
          <w:trHeight w:val="290"/>
        </w:trPr>
        <w:tc>
          <w:tcPr>
            <w:tcW w:w="603" w:type="dxa"/>
            <w:shd w:val="clear" w:color="auto" w:fill="auto"/>
            <w:vAlign w:val="center"/>
          </w:tcPr>
          <w:p w14:paraId="1A2CF696" w14:textId="3436E64E" w:rsidR="00352E94" w:rsidRPr="0036557C" w:rsidRDefault="00421E31" w:rsidP="00AE18FA">
            <w:pPr>
              <w:pStyle w:val="MDPI42tablebody"/>
              <w:spacing w:line="240" w:lineRule="auto"/>
              <w:rPr>
                <w:color w:val="FF0000"/>
              </w:rPr>
            </w:pPr>
            <w:r>
              <w:rPr>
                <w:color w:val="FF0000"/>
              </w:rPr>
              <w:fldChar w:fldCharType="begin"/>
            </w:r>
            <w:r w:rsidR="00140170">
              <w:rPr>
                <w:color w:val="FF0000"/>
              </w:rPr>
              <w:instrText xml:space="preserve"> ADDIN ZOTERO_ITEM CSL_CITATION {"citationID":"c8YO5eSg","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140170" w:rsidRPr="00140170">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2B2B6A81" w:rsidR="00571C08" w:rsidRDefault="00571C08" w:rsidP="00AE18FA">
            <w:pPr>
              <w:pStyle w:val="MDPI42tablebody"/>
              <w:spacing w:line="240" w:lineRule="auto"/>
            </w:pPr>
            <w:r>
              <w:fldChar w:fldCharType="begin"/>
            </w:r>
            <w:r w:rsidR="001A4B72">
              <w:instrText xml:space="preserve"> ADDIN ZOTERO_ITEM CSL_CITATION {"citationID":"32UW4Hsf","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1A4B72" w:rsidRPr="001A4B72">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6FE0DFB5" w:rsidR="005C5387" w:rsidRDefault="005C5387" w:rsidP="00AE18FA">
            <w:pPr>
              <w:pStyle w:val="MDPI42tablebody"/>
              <w:spacing w:line="240" w:lineRule="auto"/>
            </w:pPr>
            <w:r>
              <w:fldChar w:fldCharType="begin"/>
            </w:r>
            <w:r>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Pr="005C5387">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7EFAC0A2" w:rsidR="00D1027E" w:rsidRDefault="001863F1" w:rsidP="00AE18FA">
            <w:pPr>
              <w:pStyle w:val="MDPI42tablebody"/>
              <w:spacing w:line="240" w:lineRule="auto"/>
            </w:pPr>
            <w:r>
              <w:lastRenderedPageBreak/>
              <w:fldChar w:fldCharType="begin"/>
            </w:r>
            <w:r>
              <w:instrText xml:space="preserve"> ADDIN ZOTERO_ITEM CSL_CITATION {"citationID":"kgtnNoj3","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1863F1">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72F933CF" w:rsidR="00D1027E" w:rsidRDefault="00354A66" w:rsidP="00571C08">
            <w:pPr>
              <w:pStyle w:val="MDPI42tablebody"/>
              <w:spacing w:line="240" w:lineRule="auto"/>
            </w:pPr>
            <w:r>
              <w:t>Desktop App</w:t>
            </w:r>
          </w:p>
        </w:tc>
      </w:tr>
      <w:tr w:rsidR="00354A66" w:rsidRPr="00EF08AF" w14:paraId="439348C3" w14:textId="77777777" w:rsidTr="00D6714D">
        <w:trPr>
          <w:trHeight w:val="290"/>
        </w:trPr>
        <w:tc>
          <w:tcPr>
            <w:tcW w:w="603" w:type="dxa"/>
            <w:shd w:val="clear" w:color="auto" w:fill="auto"/>
            <w:vAlign w:val="center"/>
          </w:tcPr>
          <w:p w14:paraId="78993357" w14:textId="2271B6AE" w:rsidR="00354A66" w:rsidRDefault="00354A66" w:rsidP="00AE18FA">
            <w:pPr>
              <w:pStyle w:val="MDPI42tablebody"/>
              <w:spacing w:line="240" w:lineRule="auto"/>
            </w:pPr>
            <w:r>
              <w:fldChar w:fldCharType="begin"/>
            </w:r>
            <w:r>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Pr="00354A66">
              <w:t>[33]</w:t>
            </w:r>
            <w:r>
              <w:fldChar w:fldCharType="end"/>
            </w:r>
          </w:p>
        </w:tc>
        <w:tc>
          <w:tcPr>
            <w:tcW w:w="1752" w:type="dxa"/>
            <w:shd w:val="clear" w:color="auto" w:fill="auto"/>
            <w:vAlign w:val="center"/>
          </w:tcPr>
          <w:p w14:paraId="28539A8D" w14:textId="4B46389F" w:rsidR="00354A66" w:rsidRDefault="00202D86" w:rsidP="00AE18FA">
            <w:pPr>
              <w:pStyle w:val="MDPI42tablebody"/>
              <w:spacing w:line="240" w:lineRule="auto"/>
            </w:pPr>
            <w:r>
              <w:t>Camera</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7935815" w:rsidR="00760AB0" w:rsidRDefault="0083791F" w:rsidP="00AE18FA">
            <w:pPr>
              <w:pStyle w:val="MDPI42tablebody"/>
              <w:spacing w:line="240" w:lineRule="auto"/>
            </w:pPr>
            <w:r>
              <w:fldChar w:fldCharType="begin"/>
            </w:r>
            <w:r>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83791F">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16A4930F" w:rsidR="006907A9" w:rsidRDefault="006907A9" w:rsidP="00AE18FA">
            <w:pPr>
              <w:pStyle w:val="MDPI42tablebody"/>
              <w:spacing w:line="240" w:lineRule="auto"/>
            </w:pPr>
            <w:r>
              <w:fldChar w:fldCharType="begin"/>
            </w:r>
            <w:r w:rsidR="0051511F">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51511F" w:rsidRPr="0051511F">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634709DE" w:rsidR="002D09F0" w:rsidRDefault="002D09F0" w:rsidP="00AE18FA">
            <w:pPr>
              <w:pStyle w:val="MDPI42tablebody"/>
              <w:spacing w:line="240" w:lineRule="auto"/>
            </w:pPr>
            <w:r>
              <w:fldChar w:fldCharType="begin"/>
            </w:r>
            <w:r w:rsidR="00D014AD">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D014AD" w:rsidRPr="00D014AD">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33278968" w:rsidR="008A711E" w:rsidRDefault="008A711E" w:rsidP="00AE18FA">
            <w:pPr>
              <w:pStyle w:val="MDPI42tablebody"/>
              <w:spacing w:line="240" w:lineRule="auto"/>
            </w:pPr>
            <w:r>
              <w:fldChar w:fldCharType="begin"/>
            </w:r>
            <w:r>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8A711E">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proofErr w:type="spellStart"/>
            <w:r>
              <w:t>SimpleLogistic</w:t>
            </w:r>
            <w:proofErr w:type="spellEnd"/>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21C3D434" w:rsidR="00A63AD4" w:rsidRDefault="00A63AD4" w:rsidP="00AE18FA">
            <w:pPr>
              <w:pStyle w:val="MDPI42tablebody"/>
              <w:spacing w:line="240" w:lineRule="auto"/>
            </w:pPr>
            <w:r>
              <w:fldChar w:fldCharType="begin"/>
            </w:r>
            <w:r w:rsidR="00A601B8">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A601B8" w:rsidRPr="00A601B8">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7DB3FC77" w:rsidR="00CC73E3" w:rsidRDefault="00443BD3" w:rsidP="00AE18FA">
            <w:pPr>
              <w:pStyle w:val="MDPI42tablebody"/>
              <w:spacing w:line="240" w:lineRule="auto"/>
            </w:pPr>
            <w:r>
              <w:fldChar w:fldCharType="begin"/>
            </w:r>
            <w:r w:rsidR="006C1282">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C1282" w:rsidRPr="006C1282">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29EB1772" w:rsidR="00443BD3" w:rsidRDefault="00A847CE" w:rsidP="00AE18FA">
            <w:pPr>
              <w:pStyle w:val="MDPI42tablebody"/>
              <w:spacing w:line="240" w:lineRule="auto"/>
            </w:pPr>
            <w:r>
              <w:fldChar w:fldCharType="begin"/>
            </w:r>
            <w:r w:rsidR="00E85968">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85968" w:rsidRPr="00E85968">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55973D4" w:rsidR="006C1282" w:rsidRDefault="003935AB" w:rsidP="00AE18FA">
            <w:pPr>
              <w:pStyle w:val="MDPI42tablebody"/>
              <w:spacing w:line="240" w:lineRule="auto"/>
            </w:pPr>
            <w:r>
              <w:fldChar w:fldCharType="begin"/>
            </w:r>
            <w:r>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3935AB">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76BF5B97" w:rsidR="00F61507" w:rsidRDefault="00F61507" w:rsidP="00AE18FA">
            <w:pPr>
              <w:pStyle w:val="MDPI42tablebody"/>
              <w:spacing w:line="240" w:lineRule="auto"/>
            </w:pPr>
            <w:r>
              <w:fldChar w:fldCharType="begin"/>
            </w:r>
            <w:r>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F61507">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38CD589C" w:rsidR="00DF5919" w:rsidRDefault="00DF5919" w:rsidP="00AE18FA">
            <w:pPr>
              <w:pStyle w:val="MDPI42tablebody"/>
              <w:spacing w:line="240" w:lineRule="auto"/>
            </w:pPr>
            <w:r>
              <w:fldChar w:fldCharType="begin"/>
            </w:r>
            <w:r w:rsidR="006F1FD4">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F1FD4" w:rsidRPr="006F1FD4">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2793FF2B" w:rsidR="009B09F4" w:rsidRDefault="00A92220" w:rsidP="00AE18FA">
            <w:pPr>
              <w:pStyle w:val="MDPI42tablebody"/>
              <w:spacing w:line="240" w:lineRule="auto"/>
            </w:pPr>
            <w:r>
              <w:fldChar w:fldCharType="begin"/>
            </w:r>
            <w:r>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A9222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407303E7" w:rsidR="009B09F4" w:rsidRDefault="00A92220" w:rsidP="00AE18FA">
            <w:pPr>
              <w:pStyle w:val="MDPI42tablebody"/>
              <w:spacing w:line="240" w:lineRule="auto"/>
            </w:pPr>
            <w:r>
              <w:fldChar w:fldCharType="begin"/>
            </w:r>
            <w:r w:rsidR="001B51AE">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1B51AE" w:rsidRPr="001B51AE">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2E517B68" w:rsidR="001B51AE" w:rsidRDefault="00840097" w:rsidP="00AE18FA">
            <w:pPr>
              <w:pStyle w:val="MDPI42tablebody"/>
              <w:spacing w:line="240" w:lineRule="auto"/>
            </w:pPr>
            <w:r>
              <w:fldChar w:fldCharType="begin"/>
            </w:r>
            <w:r w:rsidR="001900EB">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1900EB" w:rsidRPr="001900EB">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52152D4D" w:rsidR="00142FB8" w:rsidRDefault="002346A9" w:rsidP="00AE18FA">
            <w:pPr>
              <w:pStyle w:val="MDPI42tablebody"/>
              <w:spacing w:line="240" w:lineRule="auto"/>
            </w:pPr>
            <w:r>
              <w:fldChar w:fldCharType="begin"/>
            </w:r>
            <w:r>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2346A9">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0CC21D4F" w:rsidR="007C3851" w:rsidRDefault="002E03F4" w:rsidP="00AE18FA">
            <w:pPr>
              <w:pStyle w:val="MDPI42tablebody"/>
              <w:spacing w:line="240" w:lineRule="auto"/>
            </w:pPr>
            <w:r>
              <w:fldChar w:fldCharType="begin"/>
            </w:r>
            <w:r w:rsidR="00D56C28">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D56C28" w:rsidRPr="00D56C28">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2A36FF5B" w:rsidR="00D56C28" w:rsidRDefault="001D7466" w:rsidP="00AE18FA">
            <w:pPr>
              <w:pStyle w:val="MDPI42tablebody"/>
              <w:spacing w:line="240" w:lineRule="auto"/>
            </w:pPr>
            <w:r>
              <w:fldChar w:fldCharType="begin"/>
            </w:r>
            <w:r>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Pr="001D7466">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6127586D" w:rsidR="004A4364" w:rsidRDefault="00C85DB6" w:rsidP="00AE18FA">
            <w:pPr>
              <w:pStyle w:val="MDPI42tablebody"/>
              <w:spacing w:line="240" w:lineRule="auto"/>
            </w:pPr>
            <w:r>
              <w:fldChar w:fldCharType="begin"/>
            </w:r>
            <w:r w:rsidR="00B8580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85800" w:rsidRPr="00B8580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1E07BCD6" w:rsidR="00B85800" w:rsidRDefault="00B85800" w:rsidP="00AE18FA">
            <w:pPr>
              <w:pStyle w:val="MDPI42tablebody"/>
              <w:spacing w:line="240" w:lineRule="auto"/>
            </w:pPr>
            <w:r>
              <w:fldChar w:fldCharType="begin"/>
            </w:r>
            <w:r w:rsidR="00644FD7">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44FD7" w:rsidRPr="00644FD7">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631A9F5C" w:rsidR="00644FD7" w:rsidRDefault="00644FD7" w:rsidP="00AE18FA">
            <w:pPr>
              <w:pStyle w:val="MDPI42tablebody"/>
              <w:spacing w:line="240" w:lineRule="auto"/>
            </w:pPr>
            <w:r>
              <w:fldChar w:fldCharType="begin"/>
            </w:r>
            <w:r w:rsidR="00C02D9D">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02D9D" w:rsidRPr="00C02D9D">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0C786BB1" w:rsidR="00644FD7" w:rsidRDefault="00176CBA" w:rsidP="00571C08">
            <w:pPr>
              <w:pStyle w:val="MDPI42tablebody"/>
              <w:spacing w:line="240" w:lineRule="auto"/>
            </w:pPr>
            <w:r>
              <w:t>Mobile App</w:t>
            </w:r>
          </w:p>
        </w:tc>
      </w:tr>
      <w:tr w:rsidR="00176CBA" w:rsidRPr="00EF08AF" w14:paraId="1461A247" w14:textId="77777777" w:rsidTr="00D6714D">
        <w:trPr>
          <w:trHeight w:val="290"/>
        </w:trPr>
        <w:tc>
          <w:tcPr>
            <w:tcW w:w="603" w:type="dxa"/>
            <w:shd w:val="clear" w:color="auto" w:fill="auto"/>
            <w:vAlign w:val="center"/>
          </w:tcPr>
          <w:p w14:paraId="1A87B0AB" w14:textId="7658CAFA" w:rsidR="00176CBA" w:rsidRDefault="00275339" w:rsidP="00AE18FA">
            <w:pPr>
              <w:pStyle w:val="MDPI42tablebody"/>
              <w:spacing w:line="240" w:lineRule="auto"/>
            </w:pPr>
            <w:r>
              <w:fldChar w:fldCharType="begin"/>
            </w:r>
            <w:r>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275339">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A112164" w:rsidR="00277CAE" w:rsidRDefault="00277CAE" w:rsidP="00277CAE">
            <w:pPr>
              <w:pStyle w:val="MDPI42tablebody"/>
              <w:spacing w:line="240" w:lineRule="auto"/>
            </w:pPr>
            <w:r>
              <w:fldChar w:fldCharType="begin"/>
            </w:r>
            <w:r>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804386">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 xml:space="preserve">CNN &amp; </w:t>
            </w:r>
            <w:proofErr w:type="spellStart"/>
            <w:r>
              <w:t>LBCNet</w:t>
            </w:r>
            <w:proofErr w:type="spellEnd"/>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14329D9E" w:rsidR="002301F9" w:rsidRDefault="0042250C" w:rsidP="00277CAE">
            <w:pPr>
              <w:pStyle w:val="MDPI42tablebody"/>
              <w:spacing w:line="240" w:lineRule="auto"/>
            </w:pPr>
            <w:r>
              <w:fldChar w:fldCharType="begin"/>
            </w:r>
            <w:r>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42250C">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2B9A3290" w:rsidR="009A35EA" w:rsidRDefault="00F61DCC" w:rsidP="00277CAE">
            <w:pPr>
              <w:pStyle w:val="MDPI42tablebody"/>
              <w:spacing w:line="240" w:lineRule="auto"/>
            </w:pPr>
            <w:r>
              <w:fldChar w:fldCharType="begin"/>
            </w:r>
            <w:r w:rsidR="004E0AE3">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E0AE3" w:rsidRPr="004E0AE3">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bl>
    <w:p w14:paraId="248E8C25" w14:textId="6BFB6F9C" w:rsidR="004A384B" w:rsidRPr="00F745BF" w:rsidRDefault="004A384B" w:rsidP="004A384B">
      <w:pPr>
        <w:pStyle w:val="MDPI43tablefooter"/>
        <w:rPr>
          <w:color w:val="FF0000"/>
        </w:rPr>
      </w:pPr>
      <w:r w:rsidRPr="00F745BF">
        <w:rPr>
          <w:color w:val="FF0000"/>
        </w:rPr>
        <w:t>*</w:t>
      </w:r>
      <w:r w:rsidR="00675665" w:rsidRPr="00F745BF">
        <w:rPr>
          <w:color w:val="FF0000"/>
        </w:rPr>
        <w:t xml:space="preserve"> </w:t>
      </w:r>
      <w:r w:rsidR="00F478F0" w:rsidRPr="00F745BF">
        <w:rPr>
          <w:color w:val="FF0000"/>
        </w:rPr>
        <w:t xml:space="preserve">In this table, </w:t>
      </w:r>
      <w:r w:rsidR="00F745BF" w:rsidRPr="00F745BF">
        <w:rPr>
          <w:color w:val="FF0000"/>
        </w:rPr>
        <w:t>“</w:t>
      </w:r>
      <w:r w:rsidR="001E27C6" w:rsidRPr="00F745BF">
        <w:rPr>
          <w:color w:val="FF0000"/>
        </w:rPr>
        <w:t>-“</w:t>
      </w:r>
      <w:r w:rsidR="001E27C6">
        <w:rPr>
          <w:color w:val="FF0000"/>
        </w:rPr>
        <w:t xml:space="preserve"> </w:t>
      </w:r>
      <w:r w:rsidR="00F745BF" w:rsidRPr="00F745BF">
        <w:rPr>
          <w:color w:val="FF0000"/>
        </w:rPr>
        <w:t>symbol denotes “</w:t>
      </w:r>
      <w:r w:rsidR="00F478F0" w:rsidRPr="00F745BF">
        <w:rPr>
          <w:color w:val="FF0000"/>
        </w:rPr>
        <w:t>data not included</w:t>
      </w:r>
      <w:r w:rsidR="00F745BF" w:rsidRPr="00F745BF">
        <w:rPr>
          <w:color w:val="FF0000"/>
        </w:rPr>
        <w:t>”</w:t>
      </w:r>
      <w:r w:rsidR="00F478F0" w:rsidRPr="00F745BF">
        <w:rPr>
          <w:color w:val="FF0000"/>
        </w:rPr>
        <w:t xml:space="preserve"> in the respective category</w:t>
      </w:r>
    </w:p>
    <w:p w14:paraId="48499E08" w14:textId="6B411368"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3CFF3F26"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E0AE3">
        <w:rPr>
          <w:lang w:val="en-GB"/>
        </w:rPr>
        <w:instrText xml:space="preserve"> ADDIN ZOTERO_ITEM CSL_CITATION {"citationID":"a2TopFBI","properties":{"formattedCitation":"[57]","plainCitation":"[57]","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E0AE3" w:rsidRPr="004E0AE3">
        <w:t>[57]</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E0AE3">
        <w:rPr>
          <w:lang w:val="en-GB"/>
        </w:rPr>
        <w:instrText xml:space="preserve"> ADDIN ZOTERO_ITEM CSL_CITATION {"citationID":"myvxZtVq","properties":{"formattedCitation":"[58\\uc0\\u8211{}60]","plainCitation":"[58–60]","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E0AE3" w:rsidRPr="004E0AE3">
        <w:t>[58–60]</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4E0AE3">
        <w:rPr>
          <w:lang w:val="en-GB"/>
        </w:rPr>
        <w:instrText xml:space="preserve"> ADDIN ZOTERO_ITEM CSL_CITATION {"citationID":"MxnEb2Ei","properties":{"formattedCitation":"[58]","plainCitation":"[58]","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E0AE3" w:rsidRPr="004E0AE3">
        <w:t>[58]</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w:t>
      </w:r>
      <w:r w:rsidRPr="0026124F">
        <w:rPr>
          <w:lang w:val="en-GB"/>
        </w:rPr>
        <w:lastRenderedPageBreak/>
        <w:t xml:space="preserve">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6"/>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lastRenderedPageBreak/>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0BAE2BF"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E0AE3">
        <w:rPr>
          <w:lang w:val="en-GB"/>
        </w:rPr>
        <w:instrText xml:space="preserve"> ADDIN ZOTERO_ITEM CSL_CITATION {"citationID":"cDTzZTA4","properties":{"formattedCitation":"[59]","plainCitation":"[5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E0AE3" w:rsidRPr="004E0AE3">
        <w:t>[59]</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4E0AE3">
        <w:rPr>
          <w:lang w:val="en-GB"/>
        </w:rPr>
        <w:instrText xml:space="preserve"> ADDIN ZOTERO_ITEM CSL_CITATION {"citationID":"DDCecVAC","properties":{"formattedCitation":"[60]","plainCitation":"[6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E0AE3" w:rsidRPr="004E0AE3">
        <w:t>[60]</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w:t>
      </w:r>
      <w:r w:rsidRPr="005A63CA">
        <w:rPr>
          <w:lang w:val="en-GB"/>
        </w:rPr>
        <w:lastRenderedPageBreak/>
        <w:t xml:space="preserve">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E0AE3">
        <w:rPr>
          <w:lang w:val="en-GB"/>
        </w:rPr>
        <w:instrText xml:space="preserve"> ADDIN ZOTERO_ITEM CSL_CITATION {"citationID":"VzA8Enwr","properties":{"formattedCitation":"[61]","plainCitation":"[6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E0AE3" w:rsidRPr="004E0AE3">
        <w:t>[61]</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8"/>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9"/>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4E1C7B6D"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E0AE3">
        <w:rPr>
          <w:lang w:val="en-GB"/>
        </w:rPr>
        <w:instrText xml:space="preserve"> ADDIN ZOTERO_ITEM CSL_CITATION {"citationID":"wVEa3pUb","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E0AE3" w:rsidRPr="004E0AE3">
        <w:t>[62]</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E0AE3">
        <w:rPr>
          <w:color w:val="auto"/>
          <w:lang w:val="en-GB"/>
        </w:rPr>
        <w:instrText xml:space="preserve"> ADDIN ZOTERO_ITEM CSL_CITATION {"citationID":"zbrlHwQ0","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E0AE3" w:rsidRPr="004E0AE3">
        <w:t>[62]</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67635F49"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PxcFKsZ6","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E0AE3" w:rsidRPr="004E0AE3">
              <w:t>[63]</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56C2BDDB"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z47tbJsK","properties":{"formattedCitation":"[64]","plainCitation":"[6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E0AE3" w:rsidRPr="004E0AE3">
              <w:t>[64]</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0814F9FA"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E0AE3">
              <w:rPr>
                <w:color w:val="auto"/>
                <w:lang w:val="en-GB"/>
              </w:rPr>
              <w:instrText xml:space="preserve"> ADDIN ZOTERO_ITEM CSL_CITATION {"citationID":"9XtN6rve","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E0AE3" w:rsidRPr="004E0AE3">
              <w:t>[62]</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2CE11473"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E0AE3">
        <w:rPr>
          <w:lang w:val="en-GB"/>
        </w:rPr>
        <w:instrText xml:space="preserve"> ADDIN ZOTERO_ITEM CSL_CITATION {"citationID":"Vs1DCs3F","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E0AE3" w:rsidRPr="004E0AE3">
        <w:t>[65]</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31"/>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6C7D44E4" w:rsidR="00E52229" w:rsidRPr="0042750D" w:rsidRDefault="00E52229" w:rsidP="00E52229">
      <w:pPr>
        <w:pStyle w:val="MDPI51figurecaption"/>
        <w:ind w:left="2968"/>
        <w:rPr>
          <w:color w:val="auto"/>
          <w:lang w:val="en-GB"/>
        </w:rPr>
      </w:pPr>
      <w:r w:rsidRPr="005A63CA">
        <w:rPr>
          <w:b/>
          <w:bCs/>
          <w:color w:val="auto"/>
          <w:lang w:val="en-GB"/>
        </w:rPr>
        <w:lastRenderedPageBreak/>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E0AE3">
        <w:rPr>
          <w:color w:val="auto"/>
          <w:lang w:val="en-GB"/>
        </w:rPr>
        <w:instrText xml:space="preserve"> ADDIN ZOTERO_ITEM CSL_CITATION {"citationID":"XVIR1Aoj","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E0AE3" w:rsidRPr="004E0AE3">
        <w:t>[65]</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392173">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392173" w:rsidRPr="00392173">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654CCEA1" w:rsidR="00EA3453" w:rsidRPr="00621204" w:rsidRDefault="00B1271D" w:rsidP="0076058A">
      <w:pPr>
        <w:pStyle w:val="MDPI31text"/>
        <w:rPr>
          <w:lang w:val="en-GB"/>
        </w:rPr>
      </w:pPr>
      <w:r w:rsidRPr="00621204">
        <w:rPr>
          <w:lang w:val="en-GB"/>
        </w:rPr>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1863F1">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1863F1" w:rsidRPr="001863F1">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C02D9D">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C02D9D" w:rsidRPr="00C02D9D">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392173">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392173" w:rsidRPr="00392173">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31443F1"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E0AE3">
        <w:rPr>
          <w:lang w:val="en-GB"/>
        </w:rPr>
        <w:instrText xml:space="preserve"> ADDIN ZOTERO_ITEM CSL_CITATION {"citationID":"mxsxeitF","properties":{"formattedCitation":"[66]","plainCitation":"[66]","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E0AE3" w:rsidRPr="004E0AE3">
        <w:t>[66]</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5454E3D7"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E0AE3">
              <w:rPr>
                <w:color w:val="auto"/>
                <w:lang w:val="en-GB"/>
              </w:rPr>
              <w:instrText xml:space="preserve"> ADDIN ZOTERO_ITEM CSL_CITATION {"citationID":"YOLQGZ48","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E0AE3" w:rsidRPr="004E0AE3">
              <w:t>[63]</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51031F69"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5C5387">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5C5387" w:rsidRPr="005C5387">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4E4E2DDE"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5C5387">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5C5387" w:rsidRPr="005C5387">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556382">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556382" w:rsidRPr="00556382">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38F5F77F"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E0AE3">
        <w:rPr>
          <w:lang w:val="en-GB"/>
        </w:rPr>
        <w:instrText xml:space="preserve"> ADDIN ZOTERO_ITEM CSL_CITATION {"citationID":"snQR9O3i","properties":{"formattedCitation":"[67]","plainCitation":"[6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E0AE3" w:rsidRPr="004E0AE3">
        <w:t>[67]</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40BE62B3"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E0AE3">
              <w:rPr>
                <w:color w:val="auto"/>
                <w:lang w:val="en-GB"/>
              </w:rPr>
              <w:instrText xml:space="preserve"> ADDIN ZOTERO_ITEM CSL_CITATION {"citationID":"aZERCmoJ","properties":{"formattedCitation":"[68]","plainCitation":"[68]","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E0AE3" w:rsidRPr="004E0AE3">
              <w:t>[68]</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07FAAC0D"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E0AE3">
              <w:rPr>
                <w:color w:val="auto"/>
                <w:lang w:val="en-GB"/>
              </w:rPr>
              <w:instrText xml:space="preserve"> ADDIN ZOTERO_ITEM CSL_CITATION {"citationID":"kx8JCjut","properties":{"formattedCitation":"[69]","plainCitation":"[69]","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E0AE3" w:rsidRPr="004E0AE3">
              <w:t>[69]</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E6D577F" w:rsidR="009B2E14" w:rsidRPr="005A63CA" w:rsidRDefault="00D359E5" w:rsidP="00EC0EB0">
      <w:pPr>
        <w:pStyle w:val="MDPI31text"/>
        <w:rPr>
          <w:lang w:val="en-GB"/>
        </w:rPr>
      </w:pPr>
      <w:r w:rsidRPr="00621204">
        <w:rPr>
          <w:lang w:val="en-GB"/>
        </w:rPr>
        <w:lastRenderedPageBreak/>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83791F">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83791F" w:rsidRPr="0083791F">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644FD7">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644FD7" w:rsidRPr="00644FD7">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AE641B8"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E0AE3">
        <w:rPr>
          <w:lang w:val="en-GB"/>
        </w:rPr>
        <w:instrText xml:space="preserve"> ADDIN ZOTERO_ITEM CSL_CITATION {"citationID":"9zbzIqDZ","properties":{"formattedCitation":"[70]","plainCitation":"[7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E0AE3" w:rsidRPr="004E0AE3">
        <w:t>[70]</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1B51A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1B51AE" w:rsidRPr="001B51AE">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361D9265"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1900EB">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1900EB" w:rsidRPr="001900EB">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3625160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C02D9D">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C02D9D" w:rsidRPr="00C02D9D">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8B7C55">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8B7C55" w:rsidRPr="008B7C55">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1863F1">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1863F1" w:rsidRPr="001863F1">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3935AB">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3935AB" w:rsidRPr="003935AB">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6F1FD4">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6F1FD4" w:rsidRPr="006F1FD4">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4E0AE3">
        <w:rPr>
          <w:lang w:val="en-GB"/>
        </w:rPr>
        <w:instrText xml:space="preserve"> ADDIN ZOTERO_ITEM CSL_CITATION {"citationID":"g6XQK4ny","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4E0AE3" w:rsidRPr="004E0AE3">
        <w:t>[71]</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C45B54">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C45B54" w:rsidRPr="00C45B54">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4E0AE3">
        <w:rPr>
          <w:lang w:val="en-GB"/>
        </w:rPr>
        <w:instrText xml:space="preserve"> ADDIN ZOTERO_ITEM CSL_CITATION {"citationID":"rPjymtlO","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4E0AE3" w:rsidRPr="004E0AE3">
        <w:t>[72]</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w:t>
      </w:r>
      <w:r w:rsidRPr="005A63CA">
        <w:rPr>
          <w:lang w:val="en-GB"/>
        </w:rPr>
        <w:lastRenderedPageBreak/>
        <w:t xml:space="preserve">classified. Fan et al. </w:t>
      </w:r>
      <w:r w:rsidRPr="005A63CA">
        <w:rPr>
          <w:lang w:val="en-GB"/>
        </w:rPr>
        <w:fldChar w:fldCharType="begin"/>
      </w:r>
      <w:r w:rsidR="00A9222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A92220" w:rsidRPr="00A9222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9BDB4B3"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F1FD4">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F1FD4" w:rsidRPr="006F1FD4">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4E0AE3">
        <w:rPr>
          <w:color w:val="auto"/>
          <w:lang w:val="en-GB"/>
        </w:rPr>
        <w:instrText xml:space="preserve"> ADDIN ZOTERO_ITEM CSL_CITATION {"citationID":"r1ikZX5P","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4E0AE3" w:rsidRPr="004E0AE3">
        <w:t>[71]</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9D106C1"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C02D9D">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C02D9D" w:rsidRPr="00C02D9D">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589952F5"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8B7C55">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8B7C55" w:rsidRPr="008B7C55">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41AF4762"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1863F1">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1863F1" w:rsidRPr="001863F1">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2BE5726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3935AB">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3935AB" w:rsidRPr="003935AB">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286877E3"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6F1FD4">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6F1FD4" w:rsidRPr="006F1FD4">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16D67A90"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4E0AE3">
              <w:rPr>
                <w:lang w:val="en-GB"/>
              </w:rPr>
              <w:instrText xml:space="preserve"> ADDIN ZOTERO_ITEM CSL_CITATION {"citationID":"dWLOO0lR","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4E0AE3" w:rsidRPr="004E0AE3">
              <w:t>[71]</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60550692"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C45B54">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C45B54" w:rsidRPr="00C45B54">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3F9BF9E"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4E0AE3">
              <w:rPr>
                <w:lang w:val="en-GB"/>
              </w:rPr>
              <w:instrText xml:space="preserve"> ADDIN ZOTERO_ITEM CSL_CITATION {"citationID":"MJaKl07D","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4E0AE3" w:rsidRPr="004E0AE3">
              <w:t>[72]</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BB48EE5"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A9222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A92220" w:rsidRPr="00A9222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A078C7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8A711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8A711E" w:rsidRPr="008A711E">
        <w:t>[37]</w:t>
      </w:r>
      <w:r w:rsidR="006D532E" w:rsidRPr="005A63CA">
        <w:rPr>
          <w:lang w:val="en-GB"/>
        </w:rPr>
        <w:fldChar w:fldCharType="end"/>
      </w:r>
      <w:r w:rsidR="00AF40AD" w:rsidRPr="005A63CA">
        <w:rPr>
          <w:lang w:val="en-GB"/>
        </w:rPr>
        <w:t xml:space="preserve"> integrated 19 different FSRs into the seating cushion and used the Simple Logistic </w:t>
      </w:r>
      <w:r w:rsidR="00AF40AD" w:rsidRPr="00844C5F">
        <w:rPr>
          <w:color w:val="auto"/>
          <w:lang w:val="en-GB"/>
        </w:rPr>
        <w:t>Regression ML algorithm to achieve 78% accuracy in classifying 10 different postures.</w:t>
      </w:r>
      <w:r w:rsidR="00086885" w:rsidRPr="00844C5F">
        <w:rPr>
          <w:color w:val="auto"/>
          <w:lang w:val="en-GB"/>
        </w:rPr>
        <w:t xml:space="preserve"> Martínez-Estrada et al.</w:t>
      </w:r>
      <w:r w:rsidR="00617189" w:rsidRPr="00844C5F">
        <w:rPr>
          <w:color w:val="auto"/>
          <w:lang w:val="en-GB"/>
        </w:rPr>
        <w:t xml:space="preserve"> </w:t>
      </w:r>
      <w:r w:rsidR="00617189" w:rsidRPr="00844C5F">
        <w:rPr>
          <w:color w:val="auto"/>
          <w:lang w:val="en-GB"/>
        </w:rPr>
        <w:fldChar w:fldCharType="begin"/>
      </w:r>
      <w:r w:rsidR="00392173" w:rsidRPr="00844C5F">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844C5F">
        <w:rPr>
          <w:color w:val="auto"/>
          <w:lang w:val="en-GB"/>
        </w:rPr>
        <w:fldChar w:fldCharType="separate"/>
      </w:r>
      <w:r w:rsidR="00392173" w:rsidRPr="00844C5F">
        <w:rPr>
          <w:color w:val="auto"/>
        </w:rPr>
        <w:t>[26]</w:t>
      </w:r>
      <w:r w:rsidR="00617189" w:rsidRPr="00844C5F">
        <w:rPr>
          <w:color w:val="auto"/>
          <w:lang w:val="en-GB"/>
        </w:rPr>
        <w:fldChar w:fldCharType="end"/>
      </w:r>
      <w:r w:rsidR="000A35E5" w:rsidRPr="00844C5F">
        <w:rPr>
          <w:color w:val="auto"/>
          <w:lang w:val="en-GB"/>
        </w:rPr>
        <w:t xml:space="preserve"> placed 6 textile sensors on the backrest and </w:t>
      </w:r>
      <w:r w:rsidR="00E87703" w:rsidRPr="00844C5F">
        <w:rPr>
          <w:color w:val="auto"/>
          <w:lang w:val="en-GB"/>
        </w:rPr>
        <w:t xml:space="preserve">an additional 4 </w:t>
      </w:r>
      <w:r w:rsidR="000A35E5" w:rsidRPr="00844C5F">
        <w:rPr>
          <w:color w:val="auto"/>
          <w:lang w:val="en-GB"/>
        </w:rPr>
        <w:t>sensors on the seating cushion</w:t>
      </w:r>
      <w:r w:rsidR="00E87703" w:rsidRPr="00844C5F">
        <w:rPr>
          <w:color w:val="auto"/>
          <w:lang w:val="en-GB"/>
        </w:rPr>
        <w:t xml:space="preserve"> in order to classify 8 sitting postures as show in Figure 7a.</w:t>
      </w:r>
      <w:r w:rsidR="00AF40AD" w:rsidRPr="00844C5F">
        <w:rPr>
          <w:color w:val="auto"/>
          <w:lang w:val="en-GB"/>
        </w:rPr>
        <w:t xml:space="preserve"> Tsai et al. </w:t>
      </w:r>
      <w:r w:rsidR="006D532E" w:rsidRPr="00844C5F">
        <w:rPr>
          <w:color w:val="auto"/>
          <w:lang w:val="en-GB"/>
        </w:rPr>
        <w:fldChar w:fldCharType="begin"/>
      </w:r>
      <w:r w:rsidR="00E85968" w:rsidRPr="00844C5F">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844C5F">
        <w:rPr>
          <w:color w:val="auto"/>
          <w:lang w:val="en-GB"/>
        </w:rPr>
        <w:fldChar w:fldCharType="separate"/>
      </w:r>
      <w:r w:rsidR="00E85968" w:rsidRPr="00844C5F">
        <w:rPr>
          <w:color w:val="auto"/>
        </w:rPr>
        <w:t>[40]</w:t>
      </w:r>
      <w:r w:rsidR="006D532E" w:rsidRPr="00844C5F">
        <w:rPr>
          <w:color w:val="auto"/>
          <w:lang w:val="en-GB"/>
        </w:rPr>
        <w:fldChar w:fldCharType="end"/>
      </w:r>
      <w:r w:rsidR="00AF40AD" w:rsidRPr="00844C5F">
        <w:rPr>
          <w:color w:val="auto"/>
          <w:lang w:val="en-GB"/>
        </w:rPr>
        <w:t xml:space="preserve"> used 13 pressure sensors to classify 10 sitting postures and was able to</w:t>
      </w:r>
      <w:r w:rsidR="00AF40AD" w:rsidRPr="005A63CA">
        <w:rPr>
          <w:lang w:val="en-GB"/>
        </w:rPr>
        <w:t xml:space="preserve"> achieve an accuracy of 99.10% using the SVM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33798B">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33798B" w:rsidRPr="0033798B">
        <w:t>[28]</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w:t>
      </w:r>
      <w:r w:rsidR="00C17D4E" w:rsidRPr="005A63CA">
        <w:rPr>
          <w:lang w:val="en-GB"/>
        </w:rPr>
        <w:lastRenderedPageBreak/>
        <w:t>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F61507">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F61507" w:rsidRPr="00F61507">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0137883"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AB256C">
        <w:rPr>
          <w:color w:val="auto"/>
          <w:lang w:val="en-GB"/>
        </w:rPr>
        <w:t xml:space="preserve">with </w:t>
      </w:r>
      <w:r w:rsidR="006B5A32" w:rsidRPr="00AB256C">
        <w:rPr>
          <w:color w:val="auto"/>
          <w:lang w:val="en-GB"/>
        </w:rPr>
        <w:t xml:space="preserve">10 Textile Pressure </w:t>
      </w:r>
      <w:r w:rsidR="007C3724" w:rsidRPr="00AB256C">
        <w:rPr>
          <w:color w:val="auto"/>
          <w:lang w:val="en-GB"/>
        </w:rPr>
        <w:t>sensor</w:t>
      </w:r>
      <w:r w:rsidR="003D0987" w:rsidRPr="00AB256C">
        <w:rPr>
          <w:color w:val="auto"/>
          <w:lang w:val="en-GB"/>
        </w:rPr>
        <w:t>s</w:t>
      </w:r>
      <w:r w:rsidR="006E7F32" w:rsidRPr="00AB256C">
        <w:rPr>
          <w:color w:val="auto"/>
          <w:lang w:val="en-GB"/>
        </w:rPr>
        <w:t>.</w:t>
      </w:r>
      <w:r w:rsidR="00564620" w:rsidRPr="00AB256C">
        <w:rPr>
          <w:color w:val="auto"/>
          <w:lang w:val="en-GB"/>
        </w:rPr>
        <w:t xml:space="preserve"> Reproduced</w:t>
      </w:r>
      <w:r w:rsidR="00564620" w:rsidRPr="005A63CA">
        <w:rPr>
          <w:color w:val="auto"/>
          <w:lang w:val="en-GB"/>
        </w:rPr>
        <w:t xml:space="preserve">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392173">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392173" w:rsidRPr="00392173">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33798B">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33798B" w:rsidRPr="0033798B">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679021A2"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392173">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392173" w:rsidRPr="00392173">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2AA96959"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8A711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8A711E" w:rsidRPr="008A711E">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3F772203"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AE18FA">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AE18FA" w:rsidRPr="00AE18FA">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67357DF8"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33798B">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33798B" w:rsidRPr="0033798B">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9ACFFB6"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1511F">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1511F" w:rsidRPr="0051511F">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030ED2E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D014AD">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D014AD" w:rsidRPr="00D014AD">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F6CCC47"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A601B8">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A601B8" w:rsidRPr="00A601B8">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C02362B"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6C1282">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6C1282" w:rsidRPr="006C1282">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8086162"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E85968">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E85968" w:rsidRPr="00E85968">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3D22CC9B"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F61507">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F61507" w:rsidRPr="00F61507">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BDD767F"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1900EB">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1900EB" w:rsidRPr="001900EB">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7F30D20"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4E0AE3">
              <w:rPr>
                <w:lang w:val="en-GB"/>
              </w:rPr>
              <w:instrText xml:space="preserve"> ADDIN ZOTERO_ITEM CSL_CITATION {"citationID":"EMq2qBtM","properties":{"formattedCitation":"[73]","plainCitation":"[7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4E0AE3" w:rsidRPr="004E0AE3">
              <w:t>[73]</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6DC71AF1"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B8580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B85800" w:rsidRPr="00B8580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455AC09D"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644FD7">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644FD7" w:rsidRPr="00644FD7">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5C7E2BE3"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275339">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275339" w:rsidRPr="00275339">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4356F6F9"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804386">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804386" w:rsidRPr="00804386">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B93F9"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2250C">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2250C" w:rsidRPr="0042250C">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1AED666E"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E0AE3">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E0AE3" w:rsidRPr="004E0AE3">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lastRenderedPageBreak/>
        <w:t>4.</w:t>
      </w:r>
      <w:r w:rsidR="005D68DD">
        <w:rPr>
          <w:noProof w:val="0"/>
          <w:lang w:val="en-GB"/>
        </w:rPr>
        <w:t xml:space="preserve">3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3758268"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AE18FA">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AE18FA" w:rsidRPr="00AE18FA">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275339">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275339" w:rsidRPr="00275339">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2250C">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2250C" w:rsidRPr="0042250C">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761E52CE"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C339C1" w:rsidRPr="00C339C1">
        <w:rPr>
          <w:color w:val="FF0000"/>
          <w:lang w:val="en-GB"/>
        </w:rPr>
        <w:t>2</w:t>
      </w:r>
      <w:r w:rsidRPr="00C339C1">
        <w:rPr>
          <w:color w:val="FF0000"/>
          <w:lang w:val="en-GB"/>
        </w:rPr>
        <w:t>% (1</w:t>
      </w:r>
      <w:r w:rsidR="00C339C1" w:rsidRPr="00C339C1">
        <w:rPr>
          <w:color w:val="FF0000"/>
          <w:lang w:val="en-GB"/>
        </w:rPr>
        <w:t>1</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140170">
        <w:rPr>
          <w:lang w:val="en-GB"/>
        </w:rPr>
        <w:instrText xml:space="preserve"> ADDIN ZOTERO_ITEM CSL_CITATION {"citationID":"LddtncA6","properties":{"formattedCitation":"[27,29,36,43,54]","plainCitation":"[27,29,36,43,54]","dontUpdate":true,"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804386" w:rsidRPr="00804386">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4E0AE3">
        <w:rPr>
          <w:lang w:val="en-GB"/>
        </w:rPr>
        <w:instrText xml:space="preserve"> ADDIN ZOTERO_ITEM CSL_CITATION {"citationID":"fflZDuek","properties":{"formattedCitation":"[40,45,53,72]","plainCitation":"[40,45,53,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4E0AE3" w:rsidRPr="004E0AE3">
        <w:t>[40,45,53,72]</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4E0AE3">
        <w:rPr>
          <w:lang w:val="en-GB"/>
        </w:rPr>
        <w:instrText xml:space="preserve"> ADDIN ZOTERO_ITEM CSL_CITATION {"citationID":"qiO0vPvK","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4E0AE3" w:rsidRPr="004E0AE3">
        <w:t>[71]</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 xml:space="preserve">its </w:t>
      </w:r>
      <w:commentRangeStart w:id="2"/>
      <w:r w:rsidR="00731DCA" w:rsidRPr="00437E80">
        <w:rPr>
          <w:color w:val="FF0000"/>
        </w:rPr>
        <w:t>tech</w:t>
      </w:r>
      <w:r w:rsidR="00C042FB" w:rsidRPr="00437E80">
        <w:rPr>
          <w:color w:val="FF0000"/>
        </w:rPr>
        <w:t>niques</w:t>
      </w:r>
      <w:commentRangeEnd w:id="2"/>
      <w:r w:rsidR="00E308A2">
        <w:rPr>
          <w:rStyle w:val="CommentReference"/>
          <w:rFonts w:eastAsia="SimSun"/>
          <w:b w:val="0"/>
          <w:snapToGrid/>
          <w:lang w:val="en-GB" w:eastAsia="zh-CN" w:bidi="ar-SA"/>
        </w:rPr>
        <w:commentReference w:id="2"/>
      </w:r>
    </w:p>
    <w:p w14:paraId="2E0269B3" w14:textId="4AC33DFD" w:rsidR="00F82665" w:rsidRDefault="00FE204D" w:rsidP="00AD66D7">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w:t>
      </w:r>
      <w:r w:rsidR="00844C5F">
        <w:rPr>
          <w:color w:val="FF0000"/>
        </w:rPr>
        <w:t xml:space="preserve"> machine learning</w:t>
      </w:r>
      <w:r w:rsidR="00B21ADE">
        <w:rPr>
          <w:color w:val="FF0000"/>
        </w:rPr>
        <w:t xml:space="preserve"> models</w:t>
      </w:r>
      <w:r w:rsidR="003A65F0">
        <w:rPr>
          <w:color w:val="FF0000"/>
        </w:rPr>
        <w:t>.</w:t>
      </w:r>
    </w:p>
    <w:p w14:paraId="6269F74F" w14:textId="77777777" w:rsidR="00902E49" w:rsidRDefault="00902E49" w:rsidP="00AD66D7">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6B34A485" w:rsidR="00713475"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d</w:t>
      </w:r>
      <w:r w:rsidR="003D2C96" w:rsidRPr="0009645C">
        <w:rPr>
          <w:color w:val="FF0000"/>
        </w:rPr>
        <w:t xml:space="preserve"> </w:t>
      </w:r>
      <w:r w:rsidR="00B1151F" w:rsidRPr="0009645C">
        <w:rPr>
          <w:color w:val="FF0000"/>
        </w:rPr>
        <w:fldChar w:fldCharType="begin"/>
      </w:r>
      <w:r w:rsidR="00140170">
        <w:rPr>
          <w:color w:val="FF0000"/>
        </w:rPr>
        <w:instrText xml:space="preserve"> ADDIN ZOTERO_ITEM CSL_CITATION {"citationID":"OdNjbIUs","properties":{"formattedCitation":"[75]","plainCitation":"[75]","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B1151F" w:rsidRPr="0009645C">
        <w:rPr>
          <w:color w:val="FF0000"/>
        </w:rPr>
        <w:fldChar w:fldCharType="separate"/>
      </w:r>
      <w:r w:rsidR="00140170" w:rsidRPr="00140170">
        <w:t>[75]</w:t>
      </w:r>
      <w:r w:rsidR="00B1151F" w:rsidRPr="0009645C">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7 studies found that incorporated the rule-based system for posture recognition </w:t>
      </w:r>
      <w:r w:rsidR="00932526" w:rsidRPr="0009645C">
        <w:rPr>
          <w:color w:val="FF0000"/>
          <w:lang w:val="en-GB"/>
        </w:rPr>
        <w:fldChar w:fldCharType="begin"/>
      </w:r>
      <w:r w:rsidR="00140170">
        <w:rPr>
          <w:color w:val="FF0000"/>
          <w:lang w:val="en-GB"/>
        </w:rPr>
        <w:instrText xml:space="preserve"> ADDIN ZOTERO_ITEM CSL_CITATION {"citationID":"1XD5zRWA","properties":{"formattedCitation":"[26,27,29,32,73,74]","plainCitation":"[26,27,29,32,73,74]","dontUpdate":true,"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932526" w:rsidRPr="0009645C">
        <w:rPr>
          <w:color w:val="FF0000"/>
          <w:lang w:val="en-GB"/>
        </w:rPr>
        <w:fldChar w:fldCharType="separate"/>
      </w:r>
      <w:r w:rsidR="00932526" w:rsidRPr="0009645C">
        <w:rPr>
          <w:color w:val="FF0000"/>
          <w:lang w:val="en-GB"/>
        </w:rPr>
        <w:t>[26,27,32,73,74]</w:t>
      </w:r>
      <w:r w:rsidR="00932526" w:rsidRPr="0009645C">
        <w:rPr>
          <w:color w:val="FF0000"/>
        </w:rPr>
        <w:fldChar w:fldCharType="end"/>
      </w:r>
      <w:r w:rsidR="00932526" w:rsidRPr="0009645C">
        <w:rPr>
          <w:color w:val="FF0000"/>
          <w:lang w:val="en-GB"/>
        </w:rPr>
        <w:t>.</w:t>
      </w:r>
    </w:p>
    <w:p w14:paraId="6A901338" w14:textId="77777777" w:rsidR="00902E49" w:rsidRDefault="00902E49" w:rsidP="00762E81">
      <w:pPr>
        <w:pStyle w:val="MDPI31text"/>
        <w:rPr>
          <w:color w:val="FF0000"/>
          <w:lang w:val="en-GB"/>
        </w:rPr>
      </w:pPr>
    </w:p>
    <w:p w14:paraId="568B6F53" w14:textId="77777777" w:rsidR="0013624C" w:rsidRPr="008D20B4" w:rsidRDefault="0013624C" w:rsidP="00762E81">
      <w:pPr>
        <w:pStyle w:val="MDPI31text"/>
        <w:rPr>
          <w:color w:val="FF0000"/>
          <w:lang w:val="en-GB"/>
        </w:rPr>
      </w:pPr>
    </w:p>
    <w:p w14:paraId="7BFD15D1" w14:textId="49E73742" w:rsidR="007200D0" w:rsidRPr="000808DB" w:rsidRDefault="00B66B43" w:rsidP="004A2B46">
      <w:pPr>
        <w:pStyle w:val="MDPI22heading2"/>
        <w:rPr>
          <w:color w:val="FF0000"/>
        </w:rPr>
      </w:pPr>
      <w:r w:rsidRPr="000808DB">
        <w:rPr>
          <w:color w:val="FF0000"/>
        </w:rPr>
        <w:lastRenderedPageBreak/>
        <w:t xml:space="preserve">5.2 </w:t>
      </w:r>
      <w:r w:rsidR="00B01ADB" w:rsidRPr="000808DB">
        <w:rPr>
          <w:color w:val="FF0000"/>
        </w:rPr>
        <w:t>Statistical</w:t>
      </w:r>
      <w:r w:rsidRPr="000808DB">
        <w:rPr>
          <w:color w:val="FF0000"/>
        </w:rPr>
        <w:t xml:space="preserve"> </w:t>
      </w:r>
      <w:r w:rsidR="00085407" w:rsidRPr="000808DB">
        <w:rPr>
          <w:color w:val="FF0000"/>
        </w:rPr>
        <w:t>Models</w:t>
      </w:r>
    </w:p>
    <w:p w14:paraId="5F75CBF3" w14:textId="703579B5" w:rsidR="00F82665" w:rsidRDefault="007200D0" w:rsidP="00AD66D7">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B3554F" w:rsidRPr="000808DB">
        <w:rPr>
          <w:color w:val="FF0000"/>
        </w:rPr>
        <w:instrText xml:space="preserve"> ADDIN ZOTERO_ITEM CSL_CITATION {"citationID":"nhpyVbmj","properties":{"formattedCitation":"[77]","plainCitation":"[77]","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B3554F" w:rsidRPr="000808DB">
        <w:rPr>
          <w:color w:val="FF0000"/>
        </w:rPr>
        <w:t>[77]</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 xml:space="preserve">KNN (K-Nearest Neighbours) </w:t>
      </w:r>
      <w:r w:rsidR="004C7AB8" w:rsidRPr="000808DB">
        <w:rPr>
          <w:color w:val="FF0000"/>
          <w:lang w:val="en-GB"/>
        </w:rPr>
        <w:fldChar w:fldCharType="begin"/>
      </w:r>
      <w:r w:rsidR="00BE4663" w:rsidRPr="000808DB">
        <w:rPr>
          <w:color w:val="FF0000"/>
          <w:lang w:val="en-GB"/>
        </w:rPr>
        <w:instrText xml:space="preserve"> ADDIN ZOTERO_ITEM CSL_CITATION {"citationID":"7IdWGMUZ","properties":{"formattedCitation":"[23,36]","plainCitation":"[23,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4C7AB8" w:rsidRPr="000808DB">
        <w:rPr>
          <w:color w:val="FF0000"/>
          <w:lang w:val="en-GB"/>
        </w:rPr>
        <w:fldChar w:fldCharType="separate"/>
      </w:r>
      <w:r w:rsidR="004C7AB8" w:rsidRPr="000808DB">
        <w:rPr>
          <w:color w:val="FF0000"/>
        </w:rPr>
        <w:t>[23,36]</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BE4663" w:rsidRPr="000808DB">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C7AB8" w:rsidRPr="000808DB">
        <w:rPr>
          <w:color w:val="FF0000"/>
        </w:rPr>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7F67D7">
        <w:rPr>
          <w:color w:val="FF0000"/>
          <w:lang w:val="en-GB"/>
        </w:rPr>
        <w:instrText xml:space="preserve"> ADDIN ZOTERO_ITEM CSL_CITATION {"citationID":"8XcBkujd","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0808DB">
        <w:rPr>
          <w:color w:val="FF0000"/>
          <w:lang w:val="en-GB"/>
        </w:rPr>
        <w:fldChar w:fldCharType="separate"/>
      </w:r>
      <w:r w:rsidR="007F67D7" w:rsidRPr="007F67D7">
        <w:t>[29,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BE4663" w:rsidRPr="000808DB">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C7AB8" w:rsidRPr="000808DB">
        <w:rPr>
          <w:color w:val="FF0000"/>
        </w:rPr>
        <w:t>[33,39]</w:t>
      </w:r>
      <w:r w:rsidR="004C7AB8" w:rsidRPr="000808DB">
        <w:rPr>
          <w:color w:val="FF0000"/>
          <w:lang w:val="en-GB"/>
        </w:rPr>
        <w:fldChar w:fldCharType="end"/>
      </w:r>
      <w:r w:rsidR="004C7AB8" w:rsidRPr="000808DB">
        <w:rPr>
          <w:color w:val="FF0000"/>
          <w:lang w:val="en-GB"/>
        </w:rPr>
        <w:t xml:space="preserve">, SLR (Simple Logistic Regression) </w:t>
      </w:r>
      <w:r w:rsidR="004C7AB8" w:rsidRPr="000808DB">
        <w:rPr>
          <w:color w:val="FF0000"/>
          <w:lang w:val="en-GB"/>
        </w:rPr>
        <w:fldChar w:fldCharType="begin"/>
      </w:r>
      <w:r w:rsidR="00BE4663" w:rsidRPr="000808DB">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C7AB8" w:rsidRPr="000808DB">
        <w:rPr>
          <w:color w:val="FF0000"/>
        </w:rPr>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E37667" w:rsidRPr="009771BC">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E37667" w:rsidRPr="009771BC">
        <w:rPr>
          <w:color w:val="FF0000"/>
        </w:rPr>
        <w:t>[43]</w:t>
      </w:r>
      <w:r w:rsidR="00E37667" w:rsidRPr="009771BC">
        <w:rPr>
          <w:color w:val="FF0000"/>
          <w:lang w:val="en-GB"/>
        </w:rPr>
        <w:fldChar w:fldCharType="end"/>
      </w:r>
      <w:r w:rsidR="00E61013" w:rsidRPr="000808DB">
        <w:rPr>
          <w:color w:val="FF0000"/>
          <w:lang w:val="en-GB"/>
        </w:rPr>
        <w:t>.</w:t>
      </w:r>
    </w:p>
    <w:p w14:paraId="53ABB9A0" w14:textId="77777777" w:rsidR="00902E49" w:rsidRPr="00AD66D7" w:rsidRDefault="00902E49" w:rsidP="00AD66D7">
      <w:pPr>
        <w:pStyle w:val="MDPI31text"/>
        <w:rPr>
          <w:color w:val="FF0000"/>
          <w:lang w:val="en-GB"/>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292B34CB" w14:textId="6ECE1707" w:rsidR="00F82665" w:rsidRDefault="002114FC" w:rsidP="00AD66D7">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BE4663" w:rsidRPr="000808DB">
        <w:rPr>
          <w:color w:val="FF0000"/>
          <w:lang w:val="en-GB"/>
        </w:rPr>
        <w:instrText xml:space="preserve"> ADDIN ZOTERO_ITEM CSL_CITATION {"citationID":"Tp0Nk3PM","properties":{"formattedCitation":"[78]","plainCitation":"[78]","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BE4663" w:rsidRPr="000808DB">
        <w:rPr>
          <w:color w:val="FF0000"/>
        </w:rPr>
        <w:t>[78]</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8448E5">
        <w:rPr>
          <w:color w:val="FF0000"/>
          <w:lang w:val="en-GB"/>
        </w:rPr>
        <w:t>such as</w:t>
      </w:r>
      <w:r w:rsidR="009601AA" w:rsidRPr="000808DB">
        <w:rPr>
          <w:color w:val="FF0000"/>
          <w:lang w:val="en-GB"/>
        </w:rPr>
        <w:t xml:space="preserve"> </w:t>
      </w:r>
      <w:r w:rsidR="00FB619A" w:rsidRPr="000808DB">
        <w:rPr>
          <w:color w:val="FF0000"/>
          <w:lang w:val="en-GB"/>
        </w:rPr>
        <w:t xml:space="preserve">CNN (Convolution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FB619A" w:rsidRPr="000808DB">
        <w:rPr>
          <w:color w:val="FF0000"/>
        </w:rPr>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SmoOr7ij","properties":{"formattedCitation":"[25,36,42,71,73]","plainCitation":"[25,36,42,71,7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FB619A" w:rsidRPr="000808DB">
        <w:rPr>
          <w:color w:val="FF0000"/>
        </w:rPr>
        <w:t>[25,36,42,71,73]</w:t>
      </w:r>
      <w:r w:rsidR="00FB619A" w:rsidRPr="000808DB">
        <w:rPr>
          <w:color w:val="FF0000"/>
          <w:lang w:val="en-GB"/>
        </w:rPr>
        <w:fldChar w:fldCharType="end"/>
      </w:r>
      <w:r w:rsidR="009601AA" w:rsidRPr="000808DB">
        <w:rPr>
          <w:color w:val="FF0000"/>
          <w:lang w:val="en-GB"/>
        </w:rPr>
        <w:t xml:space="preserve">, and </w:t>
      </w:r>
      <w:r w:rsidR="00520DF9" w:rsidRPr="000808DB">
        <w:rPr>
          <w:color w:val="FF0000"/>
          <w:lang w:val="en-GB"/>
        </w:rPr>
        <w:t xml:space="preserve">SNN (Spiking Neural Network) </w:t>
      </w:r>
      <w:r w:rsidR="00520DF9" w:rsidRPr="000808DB">
        <w:rPr>
          <w:color w:val="FF0000"/>
          <w:lang w:val="en-GB"/>
        </w:rPr>
        <w:fldChar w:fldCharType="begin"/>
      </w:r>
      <w:r w:rsidR="00BE4663" w:rsidRPr="000808DB">
        <w:rPr>
          <w:color w:val="FF0000"/>
          <w:lang w:val="en-GB"/>
        </w:rPr>
        <w:instrText xml:space="preserve"> ADDIN ZOTERO_ITEM CSL_CITATION {"citationID":"wLpx4fw3","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520DF9" w:rsidRPr="000808DB">
        <w:rPr>
          <w:color w:val="FF0000"/>
        </w:rPr>
        <w:t>[72]</w:t>
      </w:r>
      <w:r w:rsidR="00520DF9" w:rsidRPr="000808DB">
        <w:rPr>
          <w:color w:val="FF0000"/>
          <w:lang w:val="en-GB"/>
        </w:rPr>
        <w:fldChar w:fldCharType="end"/>
      </w:r>
      <w:r w:rsidR="008448E5">
        <w:rPr>
          <w:color w:val="FF0000"/>
          <w:lang w:val="en-GB"/>
        </w:rPr>
        <w:t xml:space="preserve"> are </w:t>
      </w:r>
      <w:r w:rsidR="008448E5" w:rsidRPr="000808DB">
        <w:rPr>
          <w:color w:val="FF0000"/>
          <w:lang w:val="en-GB"/>
        </w:rPr>
        <w:t>being used to classify sitting postures</w:t>
      </w:r>
      <w:r w:rsidR="009601AA" w:rsidRPr="000808DB">
        <w:rPr>
          <w:color w:val="FF0000"/>
          <w:lang w:val="en-GB"/>
        </w:rPr>
        <w:t>. Overall, both CNN and ANN were the mo</w:t>
      </w:r>
      <w:r w:rsidR="008448E5">
        <w:rPr>
          <w:color w:val="FF0000"/>
          <w:lang w:val="en-GB"/>
        </w:rPr>
        <w:t>s</w:t>
      </w:r>
      <w:r w:rsidR="009601AA" w:rsidRPr="000808DB">
        <w:rPr>
          <w:color w:val="FF0000"/>
          <w:lang w:val="en-GB"/>
        </w:rPr>
        <w:t xml:space="preserve">t popular option </w:t>
      </w:r>
      <w:r w:rsidR="00DD6E4D" w:rsidRPr="000808DB">
        <w:rPr>
          <w:color w:val="FF0000"/>
          <w:lang w:val="en-GB"/>
        </w:rPr>
        <w:t xml:space="preserve">among </w:t>
      </w:r>
      <w:r w:rsidR="008448E5">
        <w:rPr>
          <w:color w:val="FF0000"/>
          <w:lang w:val="en-GB"/>
        </w:rPr>
        <w:t>the studies found</w:t>
      </w:r>
      <w:r w:rsidR="00DD6E4D" w:rsidRPr="000808DB">
        <w:rPr>
          <w:color w:val="FF0000"/>
          <w:lang w:val="en-GB"/>
        </w:rPr>
        <w:t>.</w:t>
      </w:r>
      <w:r w:rsidR="009601AA" w:rsidRPr="000808DB">
        <w:rPr>
          <w:color w:val="FF0000"/>
          <w:lang w:val="en-GB"/>
        </w:rPr>
        <w:t xml:space="preserve"> </w:t>
      </w:r>
    </w:p>
    <w:p w14:paraId="734FEF3B" w14:textId="77777777" w:rsidR="00902E49" w:rsidRPr="00AD66D7" w:rsidRDefault="00902E49" w:rsidP="00AD66D7">
      <w:pPr>
        <w:pStyle w:val="MDPI31text"/>
        <w:rPr>
          <w:color w:val="FF0000"/>
          <w:lang w:val="en-GB"/>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72107E26"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Pr="000808DB">
        <w:rPr>
          <w:color w:val="FF0000"/>
          <w:lang w:val="en-GB"/>
        </w:rPr>
        <w:t>NxN</w:t>
      </w:r>
      <w:proofErr w:type="spellEnd"/>
      <w:r w:rsidRPr="000808DB">
        <w:rPr>
          <w:color w:val="FF0000"/>
          <w:lang w:val="en-GB"/>
        </w:rPr>
        <w:t xml:space="preserve"> matrix. The N value signifies the number of classes being present </w:t>
      </w:r>
      <w:r w:rsidRPr="000808DB">
        <w:rPr>
          <w:color w:val="FF0000"/>
          <w:lang w:val="en-GB"/>
        </w:rPr>
        <w:fldChar w:fldCharType="begin"/>
      </w:r>
      <w:r w:rsidR="00140170">
        <w:rPr>
          <w:color w:val="FF0000"/>
          <w:lang w:val="en-GB"/>
        </w:rPr>
        <w:instrText xml:space="preserve"> ADDIN ZOTERO_ITEM CSL_CITATION {"citationID":"gHvnQdCI","properties":{"formattedCitation":"[79]","plainCitation":"[7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140170" w:rsidRPr="00140170">
        <w:t>[79]</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4E60A5">
        <w:rPr>
          <w:color w:val="auto"/>
          <w:highlight w:val="yellow"/>
          <w:lang w:val="en-GB"/>
        </w:rPr>
        <w:t>The vast</w:t>
      </w:r>
      <w:r w:rsidR="007A0AC5" w:rsidRPr="004E60A5">
        <w:rPr>
          <w:color w:val="auto"/>
          <w:highlight w:val="yellow"/>
          <w:lang w:val="en-GB"/>
        </w:rPr>
        <w:t xml:space="preserve"> majority of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2B1043FD" w:rsidR="00D71F6C" w:rsidRPr="00621204" w:rsidRDefault="0058683B" w:rsidP="002905A2">
      <w:pPr>
        <w:pStyle w:val="MDPI52figure"/>
        <w:rPr>
          <w:lang w:val="en-GB"/>
        </w:rPr>
      </w:pPr>
      <w:r w:rsidRPr="002905A2">
        <w:rPr>
          <w:noProof/>
        </w:rPr>
        <w:lastRenderedPageBreak/>
        <w:drawing>
          <wp:inline distT="0" distB="0" distL="0" distR="0" wp14:anchorId="2A0D197A" wp14:editId="78E995B2">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7CF7B0A"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1900EB">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1900EB" w:rsidRPr="001900EB">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1C37463D" w:rsidR="003E0776" w:rsidRDefault="003E0776" w:rsidP="00D3220E">
      <w:pPr>
        <w:pStyle w:val="MDPI31text"/>
        <w:rPr>
          <w:color w:val="auto"/>
          <w:lang w:val="en-GB"/>
        </w:rPr>
      </w:pPr>
      <w:r w:rsidRPr="00621204">
        <w:rPr>
          <w:lang w:val="en-GB"/>
        </w:rPr>
        <w:t xml:space="preserve">While most studies utilize a singular type of sensor for posture detection, there are a </w:t>
      </w:r>
      <w:r w:rsidR="00734A9C" w:rsidRPr="007B1431">
        <w:rPr>
          <w:color w:val="FF0000"/>
          <w:lang w:val="en-GB"/>
        </w:rPr>
        <w:t xml:space="preserve">selected few </w:t>
      </w:r>
      <w:r w:rsidR="00734A9C">
        <w:rPr>
          <w:color w:val="FF0000"/>
          <w:lang w:val="en-GB"/>
        </w:rPr>
        <w:t xml:space="preserve">study </w:t>
      </w:r>
      <w:r w:rsidRPr="007B1431">
        <w:rPr>
          <w:color w:val="FF0000"/>
          <w:lang w:val="en-GB"/>
        </w:rPr>
        <w:t>that</w:t>
      </w:r>
      <w:r w:rsidRPr="00621204">
        <w:rPr>
          <w:lang w:val="en-GB"/>
        </w:rPr>
        <w:t xml:space="preserve">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1511F">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1511F" w:rsidRPr="0051511F">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w:t>
      </w:r>
      <w:r w:rsidRPr="00CC7365">
        <w:rPr>
          <w:color w:val="auto"/>
          <w:lang w:val="en-GB"/>
        </w:rPr>
        <w:t>K-Nearest Network (KNN), they were able to classify eleven different sitting postures while achieving an accuracy of 92%</w:t>
      </w:r>
      <w:r w:rsidR="0045377B" w:rsidRPr="00CC7365">
        <w:rPr>
          <w:color w:val="auto"/>
          <w:lang w:val="en-GB"/>
        </w:rPr>
        <w:t xml:space="preserve">, compared to 59% while using </w:t>
      </w:r>
      <w:r w:rsidR="00607244" w:rsidRPr="00CC7365">
        <w:rPr>
          <w:color w:val="auto"/>
          <w:lang w:val="en-GB"/>
        </w:rPr>
        <w:t xml:space="preserve">only </w:t>
      </w:r>
      <w:r w:rsidR="0045377B" w:rsidRPr="00CC7365">
        <w:rPr>
          <w:color w:val="auto"/>
          <w:lang w:val="en-GB"/>
        </w:rPr>
        <w:t>pressure sensors</w:t>
      </w:r>
      <w:r w:rsidRPr="00CC7365">
        <w:rPr>
          <w:color w:val="auto"/>
          <w:lang w:val="en-GB"/>
        </w:rPr>
        <w:t>.</w:t>
      </w:r>
      <w:r w:rsidRPr="00621204">
        <w:rPr>
          <w:color w:val="auto"/>
          <w:lang w:val="en-GB"/>
        </w:rPr>
        <w:t xml:space="preserve">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804386">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804386" w:rsidRPr="00804386">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w:t>
      </w:r>
    </w:p>
    <w:p w14:paraId="4D7C8ADD" w14:textId="0E7B566B" w:rsidR="00F24D0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w:t>
      </w:r>
      <w:commentRangeStart w:id="3"/>
      <w:r w:rsidR="009E5464">
        <w:rPr>
          <w:color w:val="FF0000"/>
          <w:lang w:val="en-GB"/>
        </w:rPr>
        <w:t>the</w:t>
      </w:r>
      <w:commentRangeEnd w:id="3"/>
      <w:r w:rsidR="00E308A2">
        <w:rPr>
          <w:rStyle w:val="CommentReference"/>
          <w:rFonts w:eastAsia="SimSun"/>
          <w:snapToGrid/>
          <w:lang w:val="en-GB" w:eastAsia="zh-CN" w:bidi="ar-SA"/>
        </w:rPr>
        <w:commentReference w:id="3"/>
      </w:r>
      <w:r w:rsidR="009E5464">
        <w:rPr>
          <w:color w:val="FF0000"/>
          <w:lang w:val="en-GB"/>
        </w:rPr>
        <w:t xml:space="preserv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F24D0F">
        <w:rPr>
          <w:color w:val="FF0000"/>
          <w:lang w:val="en-GB"/>
        </w:rPr>
        <w:t xml:space="preserve"> </w:t>
      </w:r>
      <w:r w:rsidR="00F24D0F">
        <w:rPr>
          <w:color w:val="FF0000"/>
          <w:lang w:val="en-GB"/>
        </w:rPr>
        <w:fldChar w:fldCharType="begin"/>
      </w:r>
      <w:r w:rsidR="00F24D0F">
        <w:rPr>
          <w:color w:val="FF0000"/>
          <w:lang w:val="en-GB"/>
        </w:rPr>
        <w:instrText xml:space="preserve"> ADDIN ZOTERO_ITEM CSL_CITATION {"citationID":"wtiXKhSc","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24D0F">
        <w:rPr>
          <w:color w:val="FF0000"/>
          <w:lang w:val="en-GB"/>
        </w:rPr>
        <w:fldChar w:fldCharType="separate"/>
      </w:r>
      <w:r w:rsidR="00F24D0F" w:rsidRPr="00F24D0F">
        <w:t>[35]</w:t>
      </w:r>
      <w:r w:rsidR="00F24D0F">
        <w:rPr>
          <w:color w:val="FF0000"/>
          <w:lang w:val="en-GB"/>
        </w:rPr>
        <w:fldChar w:fldCharType="end"/>
      </w:r>
      <w:r w:rsidR="00CD148F">
        <w:rPr>
          <w:color w:val="FF0000"/>
          <w:lang w:val="en-GB"/>
        </w:rPr>
        <w:t>.</w:t>
      </w:r>
      <w:r w:rsidR="00BB092F">
        <w:rPr>
          <w:color w:val="FF0000"/>
          <w:lang w:val="en-GB"/>
        </w:rPr>
        <w:t xml:space="preserve"> </w:t>
      </w:r>
      <w:r w:rsidR="00F24D0F">
        <w:rPr>
          <w:color w:val="FF0000"/>
          <w:lang w:val="en-GB"/>
        </w:rPr>
        <w:t>There are also potential benefits</w:t>
      </w:r>
      <w:r w:rsidR="004301D0">
        <w:rPr>
          <w:color w:val="FF0000"/>
          <w:lang w:val="en-GB"/>
        </w:rPr>
        <w:t xml:space="preserve"> of using multiple sensor integration</w:t>
      </w:r>
      <w:r w:rsidR="00F24D0F">
        <w:rPr>
          <w:color w:val="FF0000"/>
          <w:lang w:val="en-GB"/>
        </w:rPr>
        <w:t xml:space="preserve"> that goes beyond the </w:t>
      </w:r>
      <w:r w:rsidR="004301D0">
        <w:rPr>
          <w:color w:val="FF0000"/>
          <w:lang w:val="en-GB"/>
        </w:rPr>
        <w:t xml:space="preserve">basic </w:t>
      </w:r>
      <w:r w:rsidR="00F24D0F">
        <w:rPr>
          <w:color w:val="FF0000"/>
          <w:lang w:val="en-GB"/>
        </w:rPr>
        <w:t xml:space="preserve">detection of sitting postures such as continuous health monitoring and rehabilitative </w:t>
      </w:r>
      <w:r w:rsidR="00F24D0F">
        <w:rPr>
          <w:color w:val="FF0000"/>
          <w:lang w:val="en-GB"/>
        </w:rPr>
        <w:lastRenderedPageBreak/>
        <w:t xml:space="preserve">support. </w:t>
      </w:r>
      <w:r w:rsidR="002A2255">
        <w:rPr>
          <w:color w:val="FF0000"/>
          <w:lang w:val="en-GB"/>
        </w:rPr>
        <w:t>For instance, a</w:t>
      </w:r>
      <w:r w:rsidR="00F24D0F">
        <w:rPr>
          <w:color w:val="FF0000"/>
          <w:lang w:val="en-GB"/>
        </w:rPr>
        <w:t xml:space="preserve"> </w:t>
      </w:r>
      <w:r w:rsidR="002F695B">
        <w:rPr>
          <w:color w:val="FF0000"/>
          <w:lang w:val="en-GB"/>
        </w:rPr>
        <w:t xml:space="preserve">recent </w:t>
      </w:r>
      <w:r w:rsidR="00F24D0F">
        <w:rPr>
          <w:color w:val="FF0000"/>
          <w:lang w:val="en-GB"/>
        </w:rPr>
        <w:t xml:space="preserve">study by Pereira et al. </w:t>
      </w:r>
      <w:r w:rsidR="00F24D0F">
        <w:rPr>
          <w:color w:val="FF0000"/>
          <w:lang w:val="en-GB"/>
        </w:rPr>
        <w:fldChar w:fldCharType="begin"/>
      </w:r>
      <w:r w:rsidR="00F24D0F">
        <w:rPr>
          <w:color w:val="FF0000"/>
          <w:lang w:val="en-GB"/>
        </w:rPr>
        <w:instrText xml:space="preserve"> ADDIN ZOTERO_ITEM CSL_CITATION {"citationID":"Z88qDue7","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F24D0F">
        <w:rPr>
          <w:color w:val="FF0000"/>
          <w:lang w:val="en-GB"/>
        </w:rPr>
        <w:fldChar w:fldCharType="separate"/>
      </w:r>
      <w:r w:rsidR="00F24D0F" w:rsidRPr="007331AC">
        <w:t>[23]</w:t>
      </w:r>
      <w:r w:rsidR="00F24D0F">
        <w:rPr>
          <w:color w:val="FF0000"/>
          <w:lang w:val="en-GB"/>
        </w:rPr>
        <w:fldChar w:fldCharType="end"/>
      </w:r>
      <w:r w:rsidR="00F24D0F">
        <w:rPr>
          <w:color w:val="FF0000"/>
          <w:lang w:val="en-GB"/>
        </w:rPr>
        <w:t xml:space="preserve">, </w:t>
      </w:r>
      <w:r w:rsidR="004423DE">
        <w:rPr>
          <w:color w:val="FF0000"/>
          <w:lang w:val="en-GB"/>
        </w:rPr>
        <w:t>looked the invisible</w:t>
      </w:r>
      <w:r w:rsidR="004423DE" w:rsidRPr="004423DE">
        <w:t xml:space="preserve"> </w:t>
      </w:r>
      <w:r w:rsidR="004423DE" w:rsidRPr="004423DE">
        <w:rPr>
          <w:color w:val="FF0000"/>
          <w:lang w:val="en-GB"/>
        </w:rPr>
        <w:t>electrocardiography</w:t>
      </w:r>
      <w:r w:rsidR="004423DE">
        <w:rPr>
          <w:color w:val="FF0000"/>
          <w:lang w:val="en-GB"/>
        </w:rPr>
        <w:t xml:space="preserve"> (ECG) monitoring</w:t>
      </w:r>
      <w:r w:rsidR="002A2255">
        <w:rPr>
          <w:color w:val="FF0000"/>
          <w:lang w:val="en-GB"/>
        </w:rPr>
        <w:t xml:space="preserve"> by using conductive Nappa strategically placed </w:t>
      </w:r>
      <w:r w:rsidR="002F695B">
        <w:rPr>
          <w:color w:val="FF0000"/>
          <w:lang w:val="en-GB"/>
        </w:rPr>
        <w:t xml:space="preserve">at </w:t>
      </w:r>
      <w:r w:rsidR="002A2255">
        <w:rPr>
          <w:color w:val="FF0000"/>
          <w:lang w:val="en-GB"/>
        </w:rPr>
        <w:t>the armrest</w:t>
      </w:r>
      <w:r w:rsidR="002F695B">
        <w:rPr>
          <w:color w:val="FF0000"/>
          <w:lang w:val="en-GB"/>
        </w:rPr>
        <w:t>s</w:t>
      </w:r>
      <w:r w:rsidR="002A2255">
        <w:rPr>
          <w:color w:val="FF0000"/>
          <w:lang w:val="en-GB"/>
        </w:rPr>
        <w:t xml:space="preserve">. </w:t>
      </w:r>
      <w:r w:rsidR="004423DE">
        <w:rPr>
          <w:color w:val="FF0000"/>
          <w:lang w:val="en-GB"/>
        </w:rPr>
        <w:t xml:space="preserve"> </w:t>
      </w:r>
    </w:p>
    <w:p w14:paraId="04716C89" w14:textId="440FF51B" w:rsidR="00345F2A" w:rsidRDefault="00027901" w:rsidP="00DD750F">
      <w:pPr>
        <w:pStyle w:val="MDPI31text"/>
        <w:rPr>
          <w:color w:val="FF0000"/>
          <w:lang w:val="en-GB"/>
        </w:rPr>
      </w:pPr>
      <w:r>
        <w:rPr>
          <w:color w:val="FF0000"/>
          <w:lang w:val="en-GB"/>
        </w:rPr>
        <w:t>However, there a</w:t>
      </w:r>
      <w:r w:rsidR="0021150A">
        <w:rPr>
          <w:color w:val="FF0000"/>
          <w:lang w:val="en-GB"/>
        </w:rPr>
        <w:t>re a few defined challenges involved using this approach</w:t>
      </w:r>
      <w:r w:rsidR="000128E9">
        <w:rPr>
          <w:color w:val="FF0000"/>
          <w:lang w:val="en-GB"/>
        </w:rPr>
        <w:t>.</w:t>
      </w:r>
      <w:r w:rsidR="006A7EA6">
        <w:rPr>
          <w:color w:val="FF0000"/>
          <w:lang w:val="en-GB"/>
        </w:rPr>
        <w:t xml:space="preserve"> </w:t>
      </w:r>
      <w:r w:rsidR="00D94F5F">
        <w:rPr>
          <w:color w:val="FF0000"/>
          <w:lang w:val="en-GB"/>
        </w:rPr>
        <w:t>Data fusion</w:t>
      </w:r>
      <w:r w:rsidR="007B6CED">
        <w:rPr>
          <w:color w:val="FF0000"/>
          <w:lang w:val="en-GB"/>
        </w:rPr>
        <w:t xml:space="preserve"> </w:t>
      </w:r>
      <w:r w:rsidR="00B94956">
        <w:rPr>
          <w:color w:val="FF0000"/>
          <w:lang w:val="en-GB"/>
        </w:rPr>
        <w:t>complexity is a main area that could pose as a</w:t>
      </w:r>
      <w:r w:rsidR="00ED057C">
        <w:rPr>
          <w:color w:val="FF0000"/>
          <w:lang w:val="en-GB"/>
        </w:rPr>
        <w:t>n obstacle</w:t>
      </w:r>
      <w:r w:rsidR="006A7EA6">
        <w:rPr>
          <w:color w:val="FF0000"/>
          <w:lang w:val="en-GB"/>
        </w:rPr>
        <w:t xml:space="preserve"> when </w:t>
      </w:r>
      <w:r w:rsidR="0068703C">
        <w:rPr>
          <w:color w:val="FF0000"/>
          <w:lang w:val="en-GB"/>
        </w:rPr>
        <w:t>combining</w:t>
      </w:r>
      <w:r w:rsidR="006A7EA6">
        <w:rPr>
          <w:color w:val="FF0000"/>
          <w:lang w:val="en-GB"/>
        </w:rPr>
        <w:t xml:space="preserve"> multiple types of sensors.</w:t>
      </w:r>
      <w:r w:rsidR="0068703C">
        <w:rPr>
          <w:color w:val="FF0000"/>
          <w:lang w:val="en-GB"/>
        </w:rPr>
        <w:t xml:space="preserve"> Integrating</w:t>
      </w:r>
      <w:r w:rsidR="003E1E3B">
        <w:rPr>
          <w:color w:val="FF0000"/>
          <w:lang w:val="en-GB"/>
        </w:rPr>
        <w:t xml:space="preserve"> data from different </w:t>
      </w:r>
      <w:r w:rsidR="003637BB">
        <w:rPr>
          <w:color w:val="FF0000"/>
          <w:lang w:val="en-GB"/>
        </w:rPr>
        <w:t>sensor type would</w:t>
      </w:r>
      <w:r w:rsidR="00CD2DF0">
        <w:rPr>
          <w:color w:val="FF0000"/>
          <w:lang w:val="en-GB"/>
        </w:rPr>
        <w:t xml:space="preserve"> most often</w:t>
      </w:r>
      <w:r w:rsidR="003637BB">
        <w:rPr>
          <w:color w:val="FF0000"/>
          <w:lang w:val="en-GB"/>
        </w:rPr>
        <w:t xml:space="preserve"> require</w:t>
      </w:r>
      <w:r w:rsidR="006A7EA6">
        <w:rPr>
          <w:color w:val="FF0000"/>
          <w:lang w:val="en-GB"/>
        </w:rPr>
        <w:t xml:space="preserve"> </w:t>
      </w:r>
      <w:r w:rsidR="009B5E9E">
        <w:rPr>
          <w:color w:val="FF0000"/>
          <w:lang w:val="en-GB"/>
        </w:rPr>
        <w:t>the use of data fusion techniques</w:t>
      </w:r>
      <w:r w:rsidR="00AF6777">
        <w:rPr>
          <w:color w:val="FF0000"/>
          <w:lang w:val="en-GB"/>
        </w:rPr>
        <w:t xml:space="preserve"> especially among IOT-based devices </w:t>
      </w:r>
      <w:r w:rsidR="00B6794F">
        <w:rPr>
          <w:color w:val="FF0000"/>
          <w:lang w:val="en-GB"/>
        </w:rPr>
        <w:fldChar w:fldCharType="begin"/>
      </w:r>
      <w:r w:rsidR="00B6794F">
        <w:rPr>
          <w:color w:val="FF0000"/>
          <w:lang w:val="en-GB"/>
        </w:rPr>
        <w:instrText xml:space="preserve"> ADDIN ZOTERO_ITEM CSL_CITATION {"citationID":"rwQwqvW4","properties":{"formattedCitation":"[80]","plainCitation":"[80]","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B6794F">
        <w:rPr>
          <w:color w:val="FF0000"/>
          <w:lang w:val="en-GB"/>
        </w:rPr>
        <w:fldChar w:fldCharType="separate"/>
      </w:r>
      <w:r w:rsidR="00B6794F" w:rsidRPr="00B6794F">
        <w:t>[80]</w:t>
      </w:r>
      <w:r w:rsidR="00B6794F">
        <w:rPr>
          <w:color w:val="FF0000"/>
          <w:lang w:val="en-GB"/>
        </w:rPr>
        <w:fldChar w:fldCharType="end"/>
      </w:r>
      <w:r w:rsidR="009B5E9E">
        <w:rPr>
          <w:color w:val="FF0000"/>
          <w:lang w:val="en-GB"/>
        </w:rPr>
        <w:t>.</w:t>
      </w:r>
      <w:r w:rsidR="00F97E17">
        <w:rPr>
          <w:color w:val="FF0000"/>
          <w:lang w:val="en-GB"/>
        </w:rPr>
        <w:t xml:space="preserve"> There </w:t>
      </w:r>
      <w:r w:rsidR="00FF701B">
        <w:rPr>
          <w:color w:val="FF0000"/>
          <w:lang w:val="en-GB"/>
        </w:rPr>
        <w:t>are</w:t>
      </w:r>
      <w:r w:rsidR="00881FFF">
        <w:rPr>
          <w:color w:val="FF0000"/>
          <w:lang w:val="en-GB"/>
        </w:rPr>
        <w:t xml:space="preserve"> also the</w:t>
      </w:r>
      <w:r w:rsidR="000806DC">
        <w:rPr>
          <w:color w:val="FF0000"/>
          <w:lang w:val="en-GB"/>
        </w:rPr>
        <w:t xml:space="preserve"> </w:t>
      </w:r>
      <w:r w:rsidR="00F97E17">
        <w:rPr>
          <w:color w:val="FF0000"/>
          <w:lang w:val="en-GB"/>
        </w:rPr>
        <w:t>cost implication</w:t>
      </w:r>
      <w:r w:rsidR="006F07E1">
        <w:rPr>
          <w:color w:val="FF0000"/>
          <w:lang w:val="en-GB"/>
        </w:rPr>
        <w:t>s</w:t>
      </w:r>
      <w:r w:rsidR="00F97E17">
        <w:rPr>
          <w:color w:val="FF0000"/>
          <w:lang w:val="en-GB"/>
        </w:rPr>
        <w:t xml:space="preserve"> involved with using multiple types of sensors and</w:t>
      </w:r>
      <w:r w:rsidR="00881FFF">
        <w:rPr>
          <w:color w:val="FF0000"/>
          <w:lang w:val="en-GB"/>
        </w:rPr>
        <w:t xml:space="preserve"> with that</w:t>
      </w:r>
      <w:r w:rsidR="006F07E1">
        <w:rPr>
          <w:color w:val="FF0000"/>
          <w:lang w:val="en-GB"/>
        </w:rPr>
        <w:t xml:space="preserve"> comes the</w:t>
      </w:r>
      <w:r w:rsidR="007D2D6D">
        <w:rPr>
          <w:color w:val="FF0000"/>
          <w:lang w:val="en-GB"/>
        </w:rPr>
        <w:t xml:space="preserve"> potential overhead </w:t>
      </w:r>
      <w:r w:rsidR="00DD750F">
        <w:rPr>
          <w:color w:val="FF0000"/>
          <w:lang w:val="en-GB"/>
        </w:rPr>
        <w:t>regarding</w:t>
      </w:r>
      <w:r w:rsidR="006F07E1">
        <w:rPr>
          <w:color w:val="FF0000"/>
          <w:lang w:val="en-GB"/>
        </w:rPr>
        <w:t xml:space="preserve"> the </w:t>
      </w:r>
      <w:r w:rsidR="00DD750F">
        <w:rPr>
          <w:color w:val="FF0000"/>
          <w:lang w:val="en-GB"/>
        </w:rPr>
        <w:t>needed</w:t>
      </w:r>
      <w:r w:rsidR="007D2D6D">
        <w:rPr>
          <w:color w:val="FF0000"/>
          <w:lang w:val="en-GB"/>
        </w:rPr>
        <w:t xml:space="preserve"> system </w:t>
      </w:r>
      <w:r w:rsidR="000806DC">
        <w:rPr>
          <w:color w:val="FF0000"/>
          <w:lang w:val="en-GB"/>
        </w:rPr>
        <w:t>maintenance over time.</w:t>
      </w:r>
      <w:r w:rsidR="00C46B07">
        <w:rPr>
          <w:color w:val="FF0000"/>
          <w:lang w:val="en-GB"/>
        </w:rPr>
        <w:t xml:space="preserve">  In terms of data privacy and security, </w:t>
      </w:r>
      <w:r w:rsidR="00CD7FE7">
        <w:rPr>
          <w:color w:val="FF0000"/>
          <w:lang w:val="en-GB"/>
        </w:rPr>
        <w:t>the collection</w:t>
      </w:r>
      <w:r w:rsidR="006A0379">
        <w:rPr>
          <w:color w:val="FF0000"/>
          <w:lang w:val="en-GB"/>
        </w:rPr>
        <w:t xml:space="preserve"> and storage</w:t>
      </w:r>
      <w:r w:rsidR="00CD7FE7">
        <w:rPr>
          <w:color w:val="FF0000"/>
          <w:lang w:val="en-GB"/>
        </w:rPr>
        <w:t xml:space="preserve"> of </w:t>
      </w:r>
      <w:r w:rsidR="00351B64">
        <w:rPr>
          <w:color w:val="FF0000"/>
          <w:lang w:val="en-GB"/>
        </w:rPr>
        <w:t xml:space="preserve">sensitive user data </w:t>
      </w:r>
      <w:r w:rsidR="006A0379">
        <w:rPr>
          <w:color w:val="FF0000"/>
          <w:lang w:val="en-GB"/>
        </w:rPr>
        <w:t>potentially</w:t>
      </w:r>
      <w:r w:rsidR="00A0545B">
        <w:rPr>
          <w:color w:val="FF0000"/>
          <w:lang w:val="en-GB"/>
        </w:rPr>
        <w:t xml:space="preserve"> </w:t>
      </w:r>
      <w:r w:rsidR="00CD7FE7">
        <w:rPr>
          <w:color w:val="FF0000"/>
          <w:lang w:val="en-GB"/>
        </w:rPr>
        <w:t>raises concerns</w:t>
      </w:r>
      <w:r w:rsidR="007C7275">
        <w:rPr>
          <w:color w:val="FF0000"/>
          <w:lang w:val="en-GB"/>
        </w:rPr>
        <w:t xml:space="preserve"> regarding the safeguards being implemented to ensure that </w:t>
      </w:r>
      <w:r w:rsidR="00433073">
        <w:rPr>
          <w:color w:val="FF0000"/>
          <w:lang w:val="en-GB"/>
        </w:rPr>
        <w:t xml:space="preserve">it has robust security measures in place </w:t>
      </w:r>
      <w:r w:rsidR="005B469A">
        <w:rPr>
          <w:color w:val="FF0000"/>
          <w:lang w:val="en-GB"/>
        </w:rPr>
        <w:t>and it conforms to data privacy regulations</w:t>
      </w:r>
      <w:r w:rsidR="00DD750F">
        <w:rPr>
          <w:color w:val="FF0000"/>
          <w:lang w:val="en-GB"/>
        </w:rPr>
        <w:t xml:space="preserve"> </w:t>
      </w:r>
      <w:r w:rsidR="00DD750F">
        <w:rPr>
          <w:color w:val="FF0000"/>
          <w:lang w:val="en-GB"/>
        </w:rPr>
        <w:fldChar w:fldCharType="begin"/>
      </w:r>
      <w:r w:rsidR="00DD750F">
        <w:rPr>
          <w:color w:val="FF0000"/>
          <w:lang w:val="en-GB"/>
        </w:rPr>
        <w:instrText xml:space="preserve"> ADDIN ZOTERO_ITEM CSL_CITATION {"citationID":"LJUG7050","properties":{"formattedCitation":"[81]","plainCitation":"[81]","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DD750F">
        <w:rPr>
          <w:color w:val="FF0000"/>
          <w:lang w:val="en-GB"/>
        </w:rPr>
        <w:fldChar w:fldCharType="separate"/>
      </w:r>
      <w:r w:rsidR="00DD750F" w:rsidRPr="00DD750F">
        <w:t>[81]</w:t>
      </w:r>
      <w:r w:rsidR="00DD750F">
        <w:rPr>
          <w:color w:val="FF0000"/>
          <w:lang w:val="en-GB"/>
        </w:rPr>
        <w:fldChar w:fldCharType="end"/>
      </w:r>
      <w:r w:rsidR="00A0545B">
        <w:rPr>
          <w:color w:val="FF0000"/>
          <w:lang w:val="en-GB"/>
        </w:rPr>
        <w:t>.</w:t>
      </w:r>
      <w:r w:rsidR="007331AC">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43D2C523"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354A66">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354A66" w:rsidRPr="00354A66">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4E0AE3">
        <w:rPr>
          <w:lang w:val="en-GB"/>
        </w:rPr>
        <w:instrText xml:space="preserve"> ADDIN ZOTERO_ITEM CSL_CITATION {"citationID":"6EZUoEaf","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4E0AE3" w:rsidRPr="004E0AE3">
        <w:t>[72]</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804386">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804386" w:rsidRPr="00804386">
        <w:t>[54]</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42250C">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2250C" w:rsidRPr="0042250C">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Pr="00A37378" w:rsidRDefault="00F70D75" w:rsidP="00A37378">
      <w:pPr>
        <w:pStyle w:val="MDPI31text"/>
        <w:rPr>
          <w:lang w:val="en-GB"/>
        </w:rPr>
      </w:pPr>
      <w:r w:rsidRPr="00F70D75">
        <w:rPr>
          <w:lang w:val="en-GB"/>
        </w:rPr>
        <w:lastRenderedPageBreak/>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3CFA20F9" w:rsidR="00AE4DC0" w:rsidRPr="00621204" w:rsidRDefault="000808DB" w:rsidP="00430029">
      <w:pPr>
        <w:pStyle w:val="MDPI22heading2"/>
        <w:rPr>
          <w:noProof w:val="0"/>
          <w:lang w:val="en-GB"/>
        </w:rPr>
      </w:pPr>
      <w:r>
        <w:rPr>
          <w:noProof w:val="0"/>
          <w:lang w:val="en-GB"/>
        </w:rPr>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 xml:space="preserve">s </w:t>
      </w:r>
      <w:r w:rsidRPr="00621204">
        <w:rPr>
          <w:lang w:val="en-GB"/>
        </w:rPr>
        <w:lastRenderedPageBreak/>
        <w:t>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C940F68" w14:textId="77777777" w:rsidR="001A6AA6" w:rsidRDefault="001A6AA6" w:rsidP="00897CEE">
      <w:pPr>
        <w:pStyle w:val="MDPI31text"/>
        <w:rPr>
          <w:lang w:val="en-GB"/>
        </w:rPr>
      </w:pPr>
    </w:p>
    <w:p w14:paraId="77A55BEB" w14:textId="77777777" w:rsidR="0013624C" w:rsidRDefault="0013624C" w:rsidP="00897CEE">
      <w:pPr>
        <w:pStyle w:val="MDPI31text"/>
        <w:rPr>
          <w:lang w:val="en-GB"/>
        </w:rPr>
      </w:pPr>
    </w:p>
    <w:p w14:paraId="41BA3F2D" w14:textId="5E735983" w:rsidR="00B35EF3" w:rsidRPr="008C6020" w:rsidRDefault="000808DB" w:rsidP="00640BDF">
      <w:pPr>
        <w:pStyle w:val="MDPI32textnoindent"/>
        <w:rPr>
          <w:color w:val="FF0000"/>
        </w:rPr>
      </w:pPr>
      <w:r w:rsidRPr="006258F1">
        <w:rPr>
          <w:color w:val="FF0000"/>
        </w:rPr>
        <w:t>6</w:t>
      </w:r>
      <w:r w:rsidR="001A6AA6" w:rsidRPr="006258F1">
        <w:rPr>
          <w:color w:val="FF0000"/>
        </w:rPr>
        <w:t>.4 Feasibility</w:t>
      </w:r>
      <w:r w:rsidR="001A6AA6" w:rsidRPr="008C6020">
        <w:rPr>
          <w:color w:val="FF0000"/>
        </w:rPr>
        <w:t xml:space="preserve"> of Smart Sensing chair in the real-world</w:t>
      </w:r>
      <w:r w:rsidR="009B37F9">
        <w:rPr>
          <w:color w:val="FF0000"/>
        </w:rPr>
        <w:t xml:space="preserve"> </w:t>
      </w:r>
      <w:commentRangeStart w:id="4"/>
      <w:r w:rsidR="009B37F9">
        <w:rPr>
          <w:color w:val="FF0000"/>
        </w:rPr>
        <w:t>setting</w:t>
      </w:r>
      <w:commentRangeEnd w:id="4"/>
      <w:r w:rsidR="00E308A2">
        <w:rPr>
          <w:rStyle w:val="CommentReference"/>
          <w:rFonts w:eastAsia="SimSun"/>
          <w:snapToGrid/>
          <w:lang w:val="en-GB" w:eastAsia="zh-CN" w:bidi="ar-SA"/>
        </w:rPr>
        <w:commentReference w:id="4"/>
      </w:r>
    </w:p>
    <w:p w14:paraId="08D3FF81" w14:textId="1A629409"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These proposed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106828">
        <w:rPr>
          <w:color w:val="FF0000"/>
        </w:rPr>
        <w:t xml:space="preserve"> by</w:t>
      </w:r>
      <w:r w:rsidR="00290D4F">
        <w:rPr>
          <w:color w:val="FF0000"/>
        </w:rPr>
        <w:t xml:space="preserve"> </w:t>
      </w:r>
      <w:r w:rsidR="00D66A44">
        <w:rPr>
          <w:color w:val="FF0000"/>
        </w:rPr>
        <w:t>actively promo</w:t>
      </w:r>
      <w:r w:rsidR="00106828">
        <w:rPr>
          <w:color w:val="FF0000"/>
        </w:rPr>
        <w:t>ting</w:t>
      </w:r>
      <w:r w:rsidR="00D66A44">
        <w:rPr>
          <w:color w:val="FF0000"/>
        </w:rPr>
        <w:t xml:space="preserv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2CCC9E6C" w14:textId="1221C9F7" w:rsidR="0077250C" w:rsidRDefault="005E6FEB" w:rsidP="006D4CC1">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there are a few challenges that must be</w:t>
      </w:r>
      <w:r w:rsidR="0002025E">
        <w:rPr>
          <w:color w:val="FF0000"/>
        </w:rPr>
        <w:t xml:space="preserve"> highlighted</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106828">
        <w:rPr>
          <w:color w:val="FF0000"/>
        </w:rPr>
        <w:t xml:space="preserve"> T</w:t>
      </w:r>
      <w:r w:rsidR="00EC33A0">
        <w:rPr>
          <w:color w:val="FF0000"/>
        </w:rPr>
        <w:t>here is also the risk of s</w:t>
      </w:r>
      <w:r w:rsidR="002A0A60">
        <w:rPr>
          <w:color w:val="FF0000"/>
        </w:rPr>
        <w:t>ensor drift</w:t>
      </w:r>
      <w:r w:rsidR="006C7899">
        <w:rPr>
          <w:color w:val="FF0000"/>
        </w:rPr>
        <w:t>s</w:t>
      </w:r>
      <w:r w:rsidR="00EC33A0">
        <w:rPr>
          <w:color w:val="FF0000"/>
        </w:rPr>
        <w:t xml:space="preserve"> which is</w:t>
      </w:r>
      <w:r w:rsidR="002A0A60">
        <w:rPr>
          <w:color w:val="FF0000"/>
        </w:rPr>
        <w:t xml:space="preserve"> a</w:t>
      </w:r>
      <w:r w:rsidR="00EC33A0">
        <w:rPr>
          <w:color w:val="FF0000"/>
        </w:rPr>
        <w:t xml:space="preserve">n unavoidable </w:t>
      </w:r>
      <w:r w:rsidR="002A0A60">
        <w:rPr>
          <w:color w:val="FF0000"/>
        </w:rPr>
        <w:t xml:space="preserve">phenomenon that usually </w:t>
      </w:r>
      <w:r w:rsidR="00D76FE6">
        <w:rPr>
          <w:color w:val="FF0000"/>
        </w:rPr>
        <w:t>leads</w:t>
      </w:r>
      <w:r w:rsidR="00EC33A0">
        <w:rPr>
          <w:color w:val="FF0000"/>
        </w:rPr>
        <w:t xml:space="preserve"> to inaccuracies</w:t>
      </w:r>
      <w:r w:rsidR="00106828">
        <w:rPr>
          <w:color w:val="FF0000"/>
        </w:rPr>
        <w:t xml:space="preserve"> of</w:t>
      </w:r>
      <w:r w:rsidR="006C7899">
        <w:rPr>
          <w:color w:val="FF0000"/>
        </w:rPr>
        <w:t xml:space="preserve"> sensor</w:t>
      </w:r>
      <w:r w:rsidR="00E12532">
        <w:rPr>
          <w:color w:val="FF0000"/>
        </w:rPr>
        <w:t xml:space="preserve"> readings</w:t>
      </w:r>
      <w:r w:rsidR="008230F5">
        <w:rPr>
          <w:color w:val="FF0000"/>
        </w:rPr>
        <w:t xml:space="preserve"> over time</w:t>
      </w:r>
      <w:r w:rsidR="006C7899">
        <w:rPr>
          <w:color w:val="FF0000"/>
        </w:rPr>
        <w:t xml:space="preserve">. </w:t>
      </w:r>
      <w:r w:rsidR="00A45A87">
        <w:rPr>
          <w:color w:val="FF0000"/>
        </w:rPr>
        <w:t>Furthermore, r</w:t>
      </w:r>
      <w:r w:rsidR="00A00EDA">
        <w:rPr>
          <w:color w:val="FF0000"/>
        </w:rPr>
        <w:t>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r w:rsidR="00E6246C">
        <w:rPr>
          <w:color w:val="FF0000"/>
        </w:rPr>
        <w:t xml:space="preserve">There are also challenges </w:t>
      </w:r>
      <w:r w:rsidR="000322B5">
        <w:rPr>
          <w:color w:val="FF0000"/>
        </w:rPr>
        <w:t>in regard to</w:t>
      </w:r>
      <w:r w:rsidR="00184E6B">
        <w:rPr>
          <w:color w:val="FF0000"/>
        </w:rPr>
        <w:t xml:space="preserve"> </w:t>
      </w:r>
      <w:r w:rsidR="00A45A87">
        <w:rPr>
          <w:color w:val="FF0000"/>
        </w:rPr>
        <w:t xml:space="preserve">the </w:t>
      </w:r>
      <w:r w:rsidR="00184E6B">
        <w:rPr>
          <w:color w:val="FF0000"/>
        </w:rPr>
        <w:t>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w:t>
      </w:r>
      <w:r w:rsidR="00A45A87">
        <w:rPr>
          <w:color w:val="FF0000"/>
        </w:rPr>
        <w:t xml:space="preserve">and </w:t>
      </w:r>
      <w:r w:rsidR="000322B5">
        <w:rPr>
          <w:color w:val="FF0000"/>
        </w:rPr>
        <w:t xml:space="preserve">wheelchair systems. D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w:t>
      </w:r>
      <w:r w:rsidR="005A0438">
        <w:rPr>
          <w:color w:val="FF0000"/>
        </w:rPr>
        <w:t xml:space="preserve"> component</w:t>
      </w:r>
      <w:r w:rsidR="004E2091">
        <w:rPr>
          <w:color w:val="FF0000"/>
        </w:rPr>
        <w:t xml:space="preserv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 </w:t>
      </w:r>
      <w:r w:rsidR="0021654F">
        <w:rPr>
          <w:color w:val="FF0000"/>
        </w:rPr>
        <w:t>would largely depend on</w:t>
      </w:r>
      <w:r w:rsidR="006D4CC1">
        <w:rPr>
          <w:color w:val="FF0000"/>
        </w:rPr>
        <w:t xml:space="preserve"> the</w:t>
      </w:r>
      <w:r w:rsidR="0021654F">
        <w:rPr>
          <w:color w:val="FF0000"/>
        </w:rPr>
        <w:t xml:space="preserve"> </w:t>
      </w:r>
      <w:r w:rsidR="005A0438">
        <w:rPr>
          <w:color w:val="FF0000"/>
        </w:rPr>
        <w:t xml:space="preserve">overall </w:t>
      </w:r>
      <w:r w:rsidR="006D4CC1">
        <w:rPr>
          <w:color w:val="FF0000"/>
        </w:rPr>
        <w:t>affordability of</w:t>
      </w:r>
      <w:r w:rsidR="00BD1827">
        <w:rPr>
          <w:color w:val="FF0000"/>
        </w:rPr>
        <w:t xml:space="preserve"> </w:t>
      </w:r>
      <w:r w:rsidR="00E347A8">
        <w:rPr>
          <w:color w:val="FF0000"/>
        </w:rPr>
        <w:t>each system</w:t>
      </w:r>
      <w:r w:rsidR="006D4CC1">
        <w:rPr>
          <w:color w:val="FF0000"/>
        </w:rPr>
        <w:t>.</w:t>
      </w:r>
    </w:p>
    <w:p w14:paraId="02430C4E" w14:textId="77777777" w:rsidR="001A6AA6" w:rsidRPr="00621204" w:rsidRDefault="001A6AA6" w:rsidP="001A6AA6">
      <w:pPr>
        <w:pStyle w:val="MDPI32textnoindent"/>
      </w:pPr>
    </w:p>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9EFF00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DD750F">
        <w:rPr>
          <w:color w:val="auto"/>
          <w:lang w:val="en-GB"/>
        </w:rPr>
        <w:instrText xml:space="preserve"> ADDIN ZOTERO_ITEM CSL_CITATION {"citationID":"UKVVycBb","properties":{"formattedCitation":"[82,83]","plainCitation":"[82,83]","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DD750F" w:rsidRPr="00DD750F">
        <w:t>[82,83]</w:t>
      </w:r>
      <w:r w:rsidR="003D6172" w:rsidRPr="00A255EC">
        <w:rPr>
          <w:color w:val="auto"/>
          <w:lang w:val="en-GB"/>
        </w:rPr>
        <w:fldChar w:fldCharType="end"/>
      </w:r>
      <w:r w:rsidR="00222D56" w:rsidRPr="00A255EC">
        <w:rPr>
          <w:color w:val="auto"/>
          <w:lang w:val="en-GB"/>
        </w:rPr>
        <w:t>.</w:t>
      </w:r>
    </w:p>
    <w:p w14:paraId="7C362299" w14:textId="5CF2D41D" w:rsidR="009B7C0A" w:rsidRPr="0026124F" w:rsidRDefault="00617BCB" w:rsidP="00D45936">
      <w:pPr>
        <w:pStyle w:val="MDPI31text"/>
        <w:rPr>
          <w:lang w:val="en-GB"/>
        </w:rPr>
      </w:pPr>
      <w:r w:rsidRPr="00621204">
        <w:rPr>
          <w:lang w:val="en-GB"/>
        </w:rPr>
        <w:lastRenderedPageBreak/>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1511F">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1511F" w:rsidRPr="0051511F">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1900EB">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1900EB" w:rsidRPr="001900EB">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A6B3934" w14:textId="77777777" w:rsidR="00DD750F" w:rsidRDefault="007A08BB" w:rsidP="00DD750F">
      <w:pPr>
        <w:pStyle w:val="Bibliography"/>
      </w:pPr>
      <w:r w:rsidRPr="0026124F">
        <w:fldChar w:fldCharType="begin"/>
      </w:r>
      <w:r w:rsidR="00A37DB0">
        <w:instrText xml:space="preserve"> ADDIN ZOTERO_BIBL {"uncited":[],"omitted":[],"custom":[]} CSL_BIBLIOGRAPHY </w:instrText>
      </w:r>
      <w:r w:rsidRPr="0026124F">
        <w:fldChar w:fldCharType="separate"/>
      </w:r>
      <w:r w:rsidR="00DD750F">
        <w:t xml:space="preserve">1. </w:t>
      </w:r>
      <w:r w:rsidR="00DD750F">
        <w:tab/>
        <w:t xml:space="preserve">Gill, T.K.; </w:t>
      </w:r>
      <w:proofErr w:type="spellStart"/>
      <w:r w:rsidR="00DD750F">
        <w:t>Mittinty</w:t>
      </w:r>
      <w:proofErr w:type="spellEnd"/>
      <w:r w:rsidR="00DD750F">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DD750F">
        <w:rPr>
          <w:i/>
          <w:iCs/>
        </w:rPr>
        <w:t>The Lancet Rheumatology</w:t>
      </w:r>
      <w:r w:rsidR="00DD750F">
        <w:t xml:space="preserve"> </w:t>
      </w:r>
      <w:r w:rsidR="00DD750F">
        <w:rPr>
          <w:b/>
          <w:bCs/>
        </w:rPr>
        <w:t>2023</w:t>
      </w:r>
      <w:r w:rsidR="00DD750F">
        <w:t xml:space="preserve">, </w:t>
      </w:r>
      <w:r w:rsidR="00DD750F">
        <w:rPr>
          <w:i/>
          <w:iCs/>
        </w:rPr>
        <w:t>5</w:t>
      </w:r>
      <w:r w:rsidR="00DD750F">
        <w:t>, e670–e682, doi:10.1016/S2665-9913(23)00232-1.</w:t>
      </w:r>
    </w:p>
    <w:p w14:paraId="5E7E6352" w14:textId="77777777" w:rsidR="00DD750F" w:rsidRDefault="00DD750F" w:rsidP="00DD750F">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31B51C0E" w14:textId="77777777" w:rsidR="00DD750F" w:rsidRDefault="00DD750F" w:rsidP="00DD750F">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0C0201B5" w14:textId="77777777" w:rsidR="00DD750F" w:rsidRDefault="00DD750F" w:rsidP="00DD750F">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4082E35" w14:textId="77777777" w:rsidR="00DD750F" w:rsidRDefault="00DD750F" w:rsidP="00DD750F">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08E17C9A" w14:textId="77777777" w:rsidR="00DD750F" w:rsidRDefault="00DD750F" w:rsidP="00DD750F">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D75CF26" w14:textId="77777777" w:rsidR="00DD750F" w:rsidRDefault="00DD750F" w:rsidP="00DD750F">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B98CF47" w14:textId="77777777" w:rsidR="00DD750F" w:rsidRDefault="00DD750F" w:rsidP="00DD750F">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054B4E6" w14:textId="77777777" w:rsidR="00DD750F" w:rsidRDefault="00DD750F" w:rsidP="00DD750F">
      <w:pPr>
        <w:pStyle w:val="Bibliography"/>
      </w:pPr>
      <w:r>
        <w:lastRenderedPageBreak/>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7CACE126" w14:textId="77777777" w:rsidR="00DD750F" w:rsidRDefault="00DD750F" w:rsidP="00DD750F">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F4669EA" w14:textId="77777777" w:rsidR="00DD750F" w:rsidRDefault="00DD750F" w:rsidP="00DD750F">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1B59FA45" w14:textId="77777777" w:rsidR="00DD750F" w:rsidRDefault="00DD750F" w:rsidP="00DD750F">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65E2EEBF" w14:textId="77777777" w:rsidR="00DD750F" w:rsidRDefault="00DD750F" w:rsidP="00DD750F">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DEE12BE" w14:textId="77777777" w:rsidR="00DD750F" w:rsidRDefault="00DD750F" w:rsidP="00DD750F">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151D871" w14:textId="77777777" w:rsidR="00DD750F" w:rsidRDefault="00DD750F" w:rsidP="00DD750F">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7BE94395" w14:textId="77777777" w:rsidR="00DD750F" w:rsidRDefault="00DD750F" w:rsidP="00DD750F">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3ED2B7D8" w14:textId="77777777" w:rsidR="00DD750F" w:rsidRDefault="00DD750F" w:rsidP="00DD750F">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4E3B81B" w14:textId="77777777" w:rsidR="00DD750F" w:rsidRDefault="00DD750F" w:rsidP="00DD750F">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1F1AA719" w14:textId="77777777" w:rsidR="00DD750F" w:rsidRDefault="00DD750F" w:rsidP="00DD750F">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C8921E7" w14:textId="77777777" w:rsidR="00DD750F" w:rsidRDefault="00DD750F" w:rsidP="00DD750F">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13E68120" w14:textId="77777777" w:rsidR="00DD750F" w:rsidRDefault="00DD750F" w:rsidP="00DD750F">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0CF452D0" w14:textId="77777777" w:rsidR="00DD750F" w:rsidRDefault="00DD750F" w:rsidP="00DD750F">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1419B328" w14:textId="77777777" w:rsidR="00DD750F" w:rsidRDefault="00DD750F" w:rsidP="00DD750F">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8FAC4D9" w14:textId="77777777" w:rsidR="00DD750F" w:rsidRDefault="00DD750F" w:rsidP="00DD750F">
      <w:pPr>
        <w:pStyle w:val="Bibliography"/>
      </w:pPr>
      <w:r>
        <w:t xml:space="preserve">2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075E7EF8" w14:textId="77777777" w:rsidR="00DD750F" w:rsidRDefault="00DD750F" w:rsidP="00DD750F">
      <w:pPr>
        <w:pStyle w:val="Bibliography"/>
      </w:pPr>
      <w:r>
        <w:lastRenderedPageBreak/>
        <w:t xml:space="preserve">25.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keg.v2i2.626.</w:t>
      </w:r>
    </w:p>
    <w:p w14:paraId="4F39A42B" w14:textId="77777777" w:rsidR="00DD750F" w:rsidRDefault="00DD750F" w:rsidP="00DD750F">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15BE8AC" w14:textId="77777777" w:rsidR="00DD750F" w:rsidRDefault="00DD750F" w:rsidP="00DD750F">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DFA13A1" w14:textId="77777777" w:rsidR="00DD750F" w:rsidRDefault="00DD750F" w:rsidP="00DD750F">
      <w:pPr>
        <w:pStyle w:val="Bibliography"/>
      </w:pPr>
      <w:r>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DCFFF26" w14:textId="77777777" w:rsidR="00DD750F" w:rsidRDefault="00DD750F" w:rsidP="00DD750F">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1F7C31CB" w14:textId="77777777" w:rsidR="00DD750F" w:rsidRDefault="00DD750F" w:rsidP="00DD750F">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7A8EFC2E" w14:textId="77777777" w:rsidR="00DD750F" w:rsidRDefault="00DD750F" w:rsidP="00DD750F">
      <w:pPr>
        <w:pStyle w:val="Bibliography"/>
      </w:pPr>
      <w:r>
        <w:t xml:space="preserve">3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A6D5CD5" w14:textId="77777777" w:rsidR="00DD750F" w:rsidRDefault="00DD750F" w:rsidP="00DD750F">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308F356A" w14:textId="77777777" w:rsidR="00DD750F" w:rsidRDefault="00DD750F" w:rsidP="00DD750F">
      <w:pPr>
        <w:pStyle w:val="Bibliography"/>
      </w:pPr>
      <w:r>
        <w:t xml:space="preserve">33. </w:t>
      </w:r>
      <w:r>
        <w:tab/>
        <w:t>Feng, L.; Li, Z.; Liu, C. Are You Sitting Right?-Sitting Posture Recognition Using RF Signals. In Proceedings of the 2019 IEEE Pacific Rim Conference on Communications, Computers and Signal Processing (PACRIM); IEEE: Victoria, BC, Canada, August 2019; pp. 1–6.</w:t>
      </w:r>
    </w:p>
    <w:p w14:paraId="0100FBC7" w14:textId="77777777" w:rsidR="00DD750F" w:rsidRDefault="00DD750F" w:rsidP="00DD750F">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DC7B3B9" w14:textId="77777777" w:rsidR="00DD750F" w:rsidRDefault="00DD750F" w:rsidP="00DD750F">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1467D0E" w14:textId="77777777" w:rsidR="00DD750F" w:rsidRDefault="00DD750F" w:rsidP="00DD750F">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8382D95" w14:textId="77777777" w:rsidR="00DD750F" w:rsidRDefault="00DD750F" w:rsidP="00DD750F">
      <w:pPr>
        <w:pStyle w:val="Bibliography"/>
      </w:pPr>
      <w:r>
        <w:t xml:space="preserve">37.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7E3984C1" w14:textId="77777777" w:rsidR="00DD750F" w:rsidRDefault="00DD750F" w:rsidP="00DD750F">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FA6DD8A" w14:textId="77777777" w:rsidR="00DD750F" w:rsidRDefault="00DD750F" w:rsidP="00DD750F">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3F8DFA08" w14:textId="77777777" w:rsidR="00DD750F" w:rsidRDefault="00DD750F" w:rsidP="00DD750F">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4BDEB55" w14:textId="77777777" w:rsidR="00DD750F" w:rsidRDefault="00DD750F" w:rsidP="00DD750F">
      <w:pPr>
        <w:pStyle w:val="Bibliography"/>
      </w:pPr>
      <w:r>
        <w:lastRenderedPageBreak/>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44FA0155" w14:textId="77777777" w:rsidR="00DD750F" w:rsidRDefault="00DD750F" w:rsidP="00DD750F">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611F178" w14:textId="77777777" w:rsidR="00DD750F" w:rsidRDefault="00DD750F" w:rsidP="00DD750F">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9696F65" w14:textId="77777777" w:rsidR="00DD750F" w:rsidRDefault="00DD750F" w:rsidP="00DD750F">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1CE357A0" w14:textId="77777777" w:rsidR="00DD750F" w:rsidRDefault="00DD750F" w:rsidP="00DD750F">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58A5581C" w14:textId="77777777" w:rsidR="00DD750F" w:rsidRDefault="00DD750F" w:rsidP="00DD750F">
      <w:pPr>
        <w:pStyle w:val="Bibliography"/>
      </w:pPr>
      <w:r>
        <w:t xml:space="preserve">4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5A3212D8" w14:textId="77777777" w:rsidR="00DD750F" w:rsidRDefault="00DD750F" w:rsidP="00DD750F">
      <w:pPr>
        <w:pStyle w:val="Bibliography"/>
      </w:pPr>
      <w:r>
        <w:t xml:space="preserve">47. </w:t>
      </w:r>
      <w:r>
        <w:tab/>
        <w:t xml:space="preserve">Ren, X.; Yu, B.; Lu, Y.; Zhang, B.; Hu, J.; Brombacher, A. </w:t>
      </w:r>
      <w:proofErr w:type="spellStart"/>
      <w:r>
        <w:t>LightSit</w:t>
      </w:r>
      <w:proofErr w:type="spellEnd"/>
      <w:r>
        <w:t xml:space="preserve">: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4E09DF28" w14:textId="77777777" w:rsidR="00DD750F" w:rsidRDefault="00DD750F" w:rsidP="00DD750F">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6BC2D094" w14:textId="77777777" w:rsidR="00DD750F" w:rsidRDefault="00DD750F" w:rsidP="00DD750F">
      <w:pPr>
        <w:pStyle w:val="Bibliography"/>
      </w:pPr>
      <w:r>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2BC8AFCF" w14:textId="77777777" w:rsidR="00DD750F" w:rsidRDefault="00DD750F" w:rsidP="00DD750F">
      <w:pPr>
        <w:pStyle w:val="Bibliography"/>
      </w:pPr>
      <w:r>
        <w:t xml:space="preserve">5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4D0D5D5C" w14:textId="77777777" w:rsidR="00DD750F" w:rsidRDefault="00DD750F" w:rsidP="00DD750F">
      <w:pPr>
        <w:pStyle w:val="Bibliography"/>
      </w:pPr>
      <w:r>
        <w:t xml:space="preserve">51.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14C35F00" w14:textId="77777777" w:rsidR="00DD750F" w:rsidRDefault="00DD750F" w:rsidP="00DD750F">
      <w:pPr>
        <w:pStyle w:val="Bibliography"/>
      </w:pPr>
      <w:r>
        <w:t xml:space="preserve">5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26204EE7" w14:textId="77777777" w:rsidR="00DD750F" w:rsidRDefault="00DD750F" w:rsidP="00DD750F">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07FCDD5" w14:textId="77777777" w:rsidR="00DD750F" w:rsidRDefault="00DD750F" w:rsidP="00DD750F">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2083D06" w14:textId="77777777" w:rsidR="00DD750F" w:rsidRDefault="00DD750F" w:rsidP="00DD750F">
      <w:pPr>
        <w:pStyle w:val="Bibliography"/>
      </w:pPr>
      <w:r>
        <w:t xml:space="preserve">5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119BE17" w14:textId="77777777" w:rsidR="00DD750F" w:rsidRDefault="00DD750F" w:rsidP="00DD750F">
      <w:pPr>
        <w:pStyle w:val="Bibliography"/>
      </w:pPr>
      <w:r>
        <w:t xml:space="preserve">56.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239E2099" w14:textId="77777777" w:rsidR="00DD750F" w:rsidRDefault="00DD750F" w:rsidP="00DD750F">
      <w:pPr>
        <w:pStyle w:val="Bibliography"/>
      </w:pPr>
      <w:r>
        <w:lastRenderedPageBreak/>
        <w:t xml:space="preserve">57.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04554675" w14:textId="77777777" w:rsidR="00DD750F" w:rsidRDefault="00DD750F" w:rsidP="00DD750F">
      <w:pPr>
        <w:pStyle w:val="Bibliography"/>
      </w:pPr>
      <w:r>
        <w:t xml:space="preserve">58.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67CA4CF" w14:textId="77777777" w:rsidR="00DD750F" w:rsidRDefault="00DD750F" w:rsidP="00DD750F">
      <w:pPr>
        <w:pStyle w:val="Bibliography"/>
      </w:pPr>
      <w:r>
        <w:t xml:space="preserve">59.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6CB7CC8" w14:textId="77777777" w:rsidR="00DD750F" w:rsidRDefault="00DD750F" w:rsidP="00DD750F">
      <w:pPr>
        <w:pStyle w:val="Bibliography"/>
      </w:pPr>
      <w:r>
        <w:t xml:space="preserve">60.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477EC77E" w14:textId="77777777" w:rsidR="00DD750F" w:rsidRDefault="00DD750F" w:rsidP="00DD750F">
      <w:pPr>
        <w:pStyle w:val="Bibliography"/>
      </w:pPr>
      <w:r>
        <w:t xml:space="preserve">6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5B80782" w14:textId="77777777" w:rsidR="00DD750F" w:rsidRDefault="00DD750F" w:rsidP="00DD750F">
      <w:pPr>
        <w:pStyle w:val="Bibliography"/>
      </w:pPr>
      <w:r>
        <w:t xml:space="preserve">62.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60050527" w14:textId="77777777" w:rsidR="00DD750F" w:rsidRDefault="00DD750F" w:rsidP="00DD750F">
      <w:pPr>
        <w:pStyle w:val="Bibliography"/>
      </w:pPr>
      <w:r>
        <w:t xml:space="preserve">63. </w:t>
      </w:r>
      <w:r>
        <w:tab/>
        <w:t>Interlink Electronics FSR 402 Data Sheet.</w:t>
      </w:r>
    </w:p>
    <w:p w14:paraId="3BA39DD5" w14:textId="77777777" w:rsidR="00DD750F" w:rsidRDefault="00DD750F" w:rsidP="00DD750F">
      <w:pPr>
        <w:pStyle w:val="Bibliography"/>
      </w:pPr>
      <w:r>
        <w:t xml:space="preserve">64. </w:t>
      </w:r>
      <w:r>
        <w:tab/>
        <w:t>Interlink Electronics FSR 406 Data Sheet.</w:t>
      </w:r>
    </w:p>
    <w:p w14:paraId="0EEAC71A" w14:textId="77777777" w:rsidR="00DD750F" w:rsidRDefault="00DD750F" w:rsidP="00DD750F">
      <w:pPr>
        <w:pStyle w:val="Bibliography"/>
      </w:pPr>
      <w:r>
        <w:t xml:space="preserve">6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FE4F84D" w14:textId="77777777" w:rsidR="00DD750F" w:rsidRDefault="00DD750F" w:rsidP="00DD750F">
      <w:pPr>
        <w:pStyle w:val="Bibliography"/>
      </w:pPr>
      <w:r>
        <w:t xml:space="preserve">66.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6E16833A" w14:textId="77777777" w:rsidR="00DD750F" w:rsidRDefault="00DD750F" w:rsidP="00DD750F">
      <w:pPr>
        <w:pStyle w:val="Bibliography"/>
      </w:pPr>
      <w:r>
        <w:t xml:space="preserve">6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0B53F6E" w14:textId="77777777" w:rsidR="00DD750F" w:rsidRDefault="00DD750F" w:rsidP="00DD750F">
      <w:pPr>
        <w:pStyle w:val="Bibliography"/>
      </w:pPr>
      <w:r>
        <w:t xml:space="preserve">68. </w:t>
      </w:r>
      <w:r>
        <w:tab/>
      </w:r>
      <w:proofErr w:type="spellStart"/>
      <w:r>
        <w:t>SpectraSymbol</w:t>
      </w:r>
      <w:proofErr w:type="spellEnd"/>
      <w:r>
        <w:t xml:space="preserve"> Flex Sensor Data Sheet 2014.</w:t>
      </w:r>
    </w:p>
    <w:p w14:paraId="744F466F" w14:textId="77777777" w:rsidR="00DD750F" w:rsidRDefault="00DD750F" w:rsidP="00DD750F">
      <w:pPr>
        <w:pStyle w:val="Bibliography"/>
      </w:pPr>
      <w:r>
        <w:t xml:space="preserve">69. </w:t>
      </w:r>
      <w:r>
        <w:tab/>
      </w:r>
      <w:proofErr w:type="spellStart"/>
      <w:r>
        <w:t>SpectraSymbol</w:t>
      </w:r>
      <w:proofErr w:type="spellEnd"/>
      <w:r>
        <w:t xml:space="preserve"> Flex Sensor 2.2.</w:t>
      </w:r>
    </w:p>
    <w:p w14:paraId="204E0AAF" w14:textId="77777777" w:rsidR="00DD750F" w:rsidRDefault="00DD750F" w:rsidP="00DD750F">
      <w:pPr>
        <w:pStyle w:val="Bibliography"/>
      </w:pPr>
      <w:r>
        <w:t xml:space="preserve">70.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6CFCA6E0" w14:textId="77777777" w:rsidR="00DD750F" w:rsidRDefault="00DD750F" w:rsidP="00DD750F">
      <w:pPr>
        <w:pStyle w:val="Bibliography"/>
      </w:pPr>
      <w:r>
        <w:t xml:space="preserve">7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39ACE45" w14:textId="77777777" w:rsidR="00DD750F" w:rsidRDefault="00DD750F" w:rsidP="00DD750F">
      <w:pPr>
        <w:pStyle w:val="Bibliography"/>
      </w:pPr>
      <w:r>
        <w:t xml:space="preserve">72.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4E80050" w14:textId="77777777" w:rsidR="00DD750F" w:rsidRDefault="00DD750F" w:rsidP="00DD750F">
      <w:pPr>
        <w:pStyle w:val="Bibliography"/>
      </w:pPr>
      <w:r>
        <w:t xml:space="preserve">73.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360CF55" w14:textId="77777777" w:rsidR="00DD750F" w:rsidRDefault="00DD750F" w:rsidP="00DD750F">
      <w:pPr>
        <w:pStyle w:val="Bibliography"/>
      </w:pPr>
      <w:r>
        <w:t xml:space="preserve">74.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13FEDAA8" w14:textId="77777777" w:rsidR="00DD750F" w:rsidRDefault="00DD750F" w:rsidP="00DD750F">
      <w:pPr>
        <w:pStyle w:val="Bibliography"/>
      </w:pPr>
      <w:r>
        <w:t xml:space="preserve">75. </w:t>
      </w:r>
      <w:r>
        <w:tab/>
        <w:t xml:space="preserve">Liu, H.; </w:t>
      </w:r>
      <w:proofErr w:type="spellStart"/>
      <w:r>
        <w:t>Gegov</w:t>
      </w:r>
      <w:proofErr w:type="spellEnd"/>
      <w:r>
        <w:t xml:space="preserve">,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33170C4A" w14:textId="77777777" w:rsidR="00DD750F" w:rsidRDefault="00DD750F" w:rsidP="00DD750F">
      <w:pPr>
        <w:pStyle w:val="Bibliography"/>
      </w:pPr>
      <w:r>
        <w:lastRenderedPageBreak/>
        <w:t xml:space="preserve">76.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63F41A3" w14:textId="77777777" w:rsidR="00DD750F" w:rsidRDefault="00DD750F" w:rsidP="00DD750F">
      <w:pPr>
        <w:pStyle w:val="Bibliography"/>
      </w:pPr>
      <w:r>
        <w:t xml:space="preserve">77. </w:t>
      </w:r>
      <w:r>
        <w:tab/>
        <w:t xml:space="preserve">Davison, A.C. </w:t>
      </w:r>
      <w:r>
        <w:rPr>
          <w:i/>
          <w:iCs/>
        </w:rPr>
        <w:t>Statistical Models</w:t>
      </w:r>
      <w:r>
        <w:t>; Cambridge University Press: Cambridge, U.K., 2003; ISBN 978-0-511-67497-6.</w:t>
      </w:r>
    </w:p>
    <w:p w14:paraId="13C5BA06" w14:textId="77777777" w:rsidR="00DD750F" w:rsidRDefault="00DD750F" w:rsidP="00DD750F">
      <w:pPr>
        <w:pStyle w:val="Bibliography"/>
      </w:pPr>
      <w:r>
        <w:t xml:space="preserve">78.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237E2750" w14:textId="77777777" w:rsidR="00DD750F" w:rsidRDefault="00DD750F" w:rsidP="00DD750F">
      <w:pPr>
        <w:pStyle w:val="Bibliography"/>
      </w:pPr>
      <w:r>
        <w:t xml:space="preserve">79.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9B6E534" w14:textId="77777777" w:rsidR="00DD750F" w:rsidRDefault="00DD750F" w:rsidP="00DD750F">
      <w:pPr>
        <w:pStyle w:val="Bibliography"/>
      </w:pPr>
      <w:r>
        <w:t xml:space="preserve">80.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269–280, doi:10.1016/j.inffus.2019.09.002.</w:t>
      </w:r>
    </w:p>
    <w:p w14:paraId="3883DE1F" w14:textId="77777777" w:rsidR="00DD750F" w:rsidRDefault="00DD750F" w:rsidP="00DD750F">
      <w:pPr>
        <w:pStyle w:val="Bibliography"/>
      </w:pPr>
      <w:r>
        <w:t xml:space="preserve">81.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46–57, doi:10.1016/j.future.2017.04.045.</w:t>
      </w:r>
    </w:p>
    <w:p w14:paraId="35ED2A1F" w14:textId="77777777" w:rsidR="00DD750F" w:rsidRDefault="00DD750F" w:rsidP="00DD750F">
      <w:pPr>
        <w:pStyle w:val="Bibliography"/>
      </w:pPr>
      <w:r>
        <w:t xml:space="preserve">82.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6675BF73" w14:textId="77777777" w:rsidR="00DD750F" w:rsidRDefault="00DD750F" w:rsidP="00DD750F">
      <w:pPr>
        <w:pStyle w:val="Bibliography"/>
      </w:pPr>
      <w:r>
        <w:t xml:space="preserve">83.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6D356CA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1656DC">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1T00:16:00Z" w:initials="DO">
    <w:p w14:paraId="1D619F22" w14:textId="77777777" w:rsidR="00AB256C" w:rsidRDefault="00AB256C" w:rsidP="00AB256C">
      <w:pPr>
        <w:pStyle w:val="CommentText"/>
        <w:jc w:val="left"/>
      </w:pPr>
      <w:r>
        <w:rPr>
          <w:rStyle w:val="CommentReference"/>
        </w:rPr>
        <w:annotationRef/>
      </w:r>
      <w:r>
        <w:t>The authors should provide more details on the search strategy, including the specific keywords used and any additional inclusion/exclusion criteria applied during the screening process.</w:t>
      </w:r>
    </w:p>
  </w:comment>
  <w:comment w:id="2" w:author="Odesola D F (FCES)" w:date="2024-04-21T00:18:00Z" w:initials="DO">
    <w:p w14:paraId="2BC4526C" w14:textId="77777777" w:rsidR="00E308A2" w:rsidRDefault="00E308A2" w:rsidP="00E308A2">
      <w:pPr>
        <w:pStyle w:val="CommentText"/>
        <w:jc w:val="left"/>
      </w:pPr>
      <w:r>
        <w:rPr>
          <w:rStyle w:val="CommentReference"/>
        </w:rPr>
        <w:annotationRef/>
      </w:r>
      <w:r>
        <w:t>A chapter should be devoted to explaining posture detection and detection techniques. The author presented detection models in 4.3. and the authors should present traditional statistical models as well as rule-based and intelligent techniques besides CNN</w:t>
      </w:r>
    </w:p>
  </w:comment>
  <w:comment w:id="3" w:author="Odesola D F (FCES)" w:date="2024-04-21T00:18:00Z" w:initials="DO">
    <w:p w14:paraId="4CE19340" w14:textId="6890CE8F" w:rsidR="00E308A2" w:rsidRDefault="00E308A2" w:rsidP="00E308A2">
      <w:pPr>
        <w:pStyle w:val="CommentText"/>
        <w:jc w:val="left"/>
      </w:pPr>
      <w:r>
        <w:rPr>
          <w:rStyle w:val="CommentReference"/>
        </w:rPr>
        <w:annotationRef/>
      </w:r>
      <w:r>
        <w:t>The discussion section can be expanded to explore the potential implications of integrating multiple sensor types for enhanced posture classification and the challenges associated with such an approach.</w:t>
      </w:r>
    </w:p>
  </w:comment>
  <w:comment w:id="4" w:author="Odesola D F (FCES)" w:date="2024-04-21T00:18:00Z" w:initials="DO">
    <w:p w14:paraId="2430E9BC" w14:textId="77777777" w:rsidR="00E308A2" w:rsidRDefault="00E308A2" w:rsidP="00E308A2">
      <w:pPr>
        <w:pStyle w:val="CommentText"/>
        <w:jc w:val="left"/>
      </w:pPr>
      <w:r>
        <w:rPr>
          <w:rStyle w:val="CommentReference"/>
        </w:rPr>
        <w:annotationRef/>
      </w:r>
      <w:r>
        <w:t>You need to discuss the feasibility and cost-effectiveness of implementing smart sensing chair systems in real-world settings, such as offices or healthcare facil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D619F22" w15:done="0"/>
  <w15:commentEx w15:paraId="2BC4526C" w15:done="0"/>
  <w15:commentEx w15:paraId="4CE19340" w15:done="0"/>
  <w15:commentEx w15:paraId="2430E9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C6A6859" w16cex:dateUtc="2024-04-20T23:16:00Z"/>
  <w16cex:commentExtensible w16cex:durableId="4EACBCEB" w16cex:dateUtc="2024-04-20T23:18:00Z"/>
  <w16cex:commentExtensible w16cex:durableId="4703E9E2" w16cex:dateUtc="2024-04-20T23:18:00Z"/>
  <w16cex:commentExtensible w16cex:durableId="03BB287D" w16cex:dateUtc="2024-04-20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D619F22" w16cid:durableId="3C6A6859"/>
  <w16cid:commentId w16cid:paraId="2BC4526C" w16cid:durableId="4EACBCEB"/>
  <w16cid:commentId w16cid:paraId="4CE19340" w16cid:durableId="4703E9E2"/>
  <w16cid:commentId w16cid:paraId="2430E9BC" w16cid:durableId="03BB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B62F9D" w14:textId="77777777" w:rsidR="001656DC" w:rsidRPr="00621204" w:rsidRDefault="001656DC">
      <w:pPr>
        <w:spacing w:line="240" w:lineRule="auto"/>
      </w:pPr>
      <w:r w:rsidRPr="00621204">
        <w:separator/>
      </w:r>
    </w:p>
    <w:p w14:paraId="264D75E6" w14:textId="77777777" w:rsidR="001656DC" w:rsidRDefault="001656DC"/>
  </w:endnote>
  <w:endnote w:type="continuationSeparator" w:id="0">
    <w:p w14:paraId="0CBE12CD" w14:textId="77777777" w:rsidR="001656DC" w:rsidRPr="00621204" w:rsidRDefault="001656DC">
      <w:pPr>
        <w:spacing w:line="240" w:lineRule="auto"/>
      </w:pPr>
      <w:r w:rsidRPr="00621204">
        <w:continuationSeparator/>
      </w:r>
    </w:p>
    <w:p w14:paraId="72E3F472" w14:textId="77777777" w:rsidR="001656DC" w:rsidRDefault="001656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0F1303" w14:textId="77777777" w:rsidR="001656DC" w:rsidRPr="00621204" w:rsidRDefault="001656DC">
      <w:pPr>
        <w:spacing w:line="240" w:lineRule="auto"/>
      </w:pPr>
      <w:r w:rsidRPr="00621204">
        <w:separator/>
      </w:r>
    </w:p>
    <w:p w14:paraId="47594DEE" w14:textId="77777777" w:rsidR="001656DC" w:rsidRDefault="001656DC"/>
  </w:footnote>
  <w:footnote w:type="continuationSeparator" w:id="0">
    <w:p w14:paraId="143E508C" w14:textId="77777777" w:rsidR="001656DC" w:rsidRPr="00621204" w:rsidRDefault="001656DC">
      <w:pPr>
        <w:spacing w:line="240" w:lineRule="auto"/>
      </w:pPr>
      <w:r w:rsidRPr="00621204">
        <w:continuationSeparator/>
      </w:r>
    </w:p>
    <w:p w14:paraId="35A4B964" w14:textId="77777777" w:rsidR="001656DC" w:rsidRDefault="001656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4247"/>
    <w:rsid w:val="00006F35"/>
    <w:rsid w:val="00007274"/>
    <w:rsid w:val="00007D3D"/>
    <w:rsid w:val="000110FB"/>
    <w:rsid w:val="00012035"/>
    <w:rsid w:val="000122AB"/>
    <w:rsid w:val="000128E9"/>
    <w:rsid w:val="00012F4D"/>
    <w:rsid w:val="00013DA3"/>
    <w:rsid w:val="0001448F"/>
    <w:rsid w:val="00014839"/>
    <w:rsid w:val="00014AC9"/>
    <w:rsid w:val="00015563"/>
    <w:rsid w:val="000162A3"/>
    <w:rsid w:val="0001720C"/>
    <w:rsid w:val="00017E67"/>
    <w:rsid w:val="0002025E"/>
    <w:rsid w:val="000205B9"/>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6DC"/>
    <w:rsid w:val="000808D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640E"/>
    <w:rsid w:val="0009645C"/>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7A19"/>
    <w:rsid w:val="000F7EEF"/>
    <w:rsid w:val="00100B24"/>
    <w:rsid w:val="00101A8B"/>
    <w:rsid w:val="00102E15"/>
    <w:rsid w:val="0010482A"/>
    <w:rsid w:val="001049E8"/>
    <w:rsid w:val="00104A38"/>
    <w:rsid w:val="0010537E"/>
    <w:rsid w:val="00106602"/>
    <w:rsid w:val="00106828"/>
    <w:rsid w:val="00106BC1"/>
    <w:rsid w:val="00107716"/>
    <w:rsid w:val="00107B8E"/>
    <w:rsid w:val="00107DC1"/>
    <w:rsid w:val="0011342F"/>
    <w:rsid w:val="00113AFF"/>
    <w:rsid w:val="00114546"/>
    <w:rsid w:val="0011586B"/>
    <w:rsid w:val="00115E34"/>
    <w:rsid w:val="001163E0"/>
    <w:rsid w:val="0011697C"/>
    <w:rsid w:val="00116A62"/>
    <w:rsid w:val="00116D08"/>
    <w:rsid w:val="00117995"/>
    <w:rsid w:val="001210CA"/>
    <w:rsid w:val="001217FD"/>
    <w:rsid w:val="00122648"/>
    <w:rsid w:val="0012339E"/>
    <w:rsid w:val="00123BD9"/>
    <w:rsid w:val="00125418"/>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6DC"/>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50A"/>
    <w:rsid w:val="0021166F"/>
    <w:rsid w:val="002122F2"/>
    <w:rsid w:val="00214271"/>
    <w:rsid w:val="00215DD9"/>
    <w:rsid w:val="002162FC"/>
    <w:rsid w:val="0021654F"/>
    <w:rsid w:val="00216AD8"/>
    <w:rsid w:val="00216B62"/>
    <w:rsid w:val="0021739A"/>
    <w:rsid w:val="0021778B"/>
    <w:rsid w:val="00217BC0"/>
    <w:rsid w:val="00220926"/>
    <w:rsid w:val="002223C5"/>
    <w:rsid w:val="00222CA6"/>
    <w:rsid w:val="00222D56"/>
    <w:rsid w:val="00224451"/>
    <w:rsid w:val="00226367"/>
    <w:rsid w:val="002272C9"/>
    <w:rsid w:val="002301F9"/>
    <w:rsid w:val="00230BB2"/>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255"/>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D0695"/>
    <w:rsid w:val="002D09F0"/>
    <w:rsid w:val="002D0BA0"/>
    <w:rsid w:val="002D0FA4"/>
    <w:rsid w:val="002D12FE"/>
    <w:rsid w:val="002D2DE0"/>
    <w:rsid w:val="002D3352"/>
    <w:rsid w:val="002D3B39"/>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20FE"/>
    <w:rsid w:val="002F2184"/>
    <w:rsid w:val="002F26EF"/>
    <w:rsid w:val="002F2A28"/>
    <w:rsid w:val="002F3AF5"/>
    <w:rsid w:val="002F519B"/>
    <w:rsid w:val="002F5A15"/>
    <w:rsid w:val="002F63FC"/>
    <w:rsid w:val="002F65CA"/>
    <w:rsid w:val="002F695B"/>
    <w:rsid w:val="002F78E4"/>
    <w:rsid w:val="002F7C92"/>
    <w:rsid w:val="002F7D6A"/>
    <w:rsid w:val="0030186F"/>
    <w:rsid w:val="0030229D"/>
    <w:rsid w:val="00302482"/>
    <w:rsid w:val="00303767"/>
    <w:rsid w:val="003054D2"/>
    <w:rsid w:val="0030583D"/>
    <w:rsid w:val="0030687D"/>
    <w:rsid w:val="0030701D"/>
    <w:rsid w:val="00310216"/>
    <w:rsid w:val="00310F53"/>
    <w:rsid w:val="00311AE0"/>
    <w:rsid w:val="00312478"/>
    <w:rsid w:val="00313E7D"/>
    <w:rsid w:val="00314382"/>
    <w:rsid w:val="00314DB4"/>
    <w:rsid w:val="003153CD"/>
    <w:rsid w:val="00315D74"/>
    <w:rsid w:val="00316272"/>
    <w:rsid w:val="00317A4F"/>
    <w:rsid w:val="00317AC0"/>
    <w:rsid w:val="003203C3"/>
    <w:rsid w:val="00320D3C"/>
    <w:rsid w:val="0032122F"/>
    <w:rsid w:val="00326141"/>
    <w:rsid w:val="0032737B"/>
    <w:rsid w:val="0033058F"/>
    <w:rsid w:val="00330DB5"/>
    <w:rsid w:val="003317E6"/>
    <w:rsid w:val="00331A15"/>
    <w:rsid w:val="0033254D"/>
    <w:rsid w:val="003327F4"/>
    <w:rsid w:val="00333BCC"/>
    <w:rsid w:val="00334FE4"/>
    <w:rsid w:val="00335AD8"/>
    <w:rsid w:val="00335DC6"/>
    <w:rsid w:val="00335E05"/>
    <w:rsid w:val="00335FE8"/>
    <w:rsid w:val="00336831"/>
    <w:rsid w:val="0033740F"/>
    <w:rsid w:val="0033798B"/>
    <w:rsid w:val="0034017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2BA"/>
    <w:rsid w:val="00362772"/>
    <w:rsid w:val="00362BC1"/>
    <w:rsid w:val="00363286"/>
    <w:rsid w:val="0036367B"/>
    <w:rsid w:val="003637BB"/>
    <w:rsid w:val="00363A61"/>
    <w:rsid w:val="00363F03"/>
    <w:rsid w:val="003652CD"/>
    <w:rsid w:val="00365487"/>
    <w:rsid w:val="0036557C"/>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B0E"/>
    <w:rsid w:val="0038367F"/>
    <w:rsid w:val="0038377F"/>
    <w:rsid w:val="00383DE8"/>
    <w:rsid w:val="00384451"/>
    <w:rsid w:val="00385582"/>
    <w:rsid w:val="003856B6"/>
    <w:rsid w:val="00385C42"/>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5F0"/>
    <w:rsid w:val="003A6680"/>
    <w:rsid w:val="003A78BB"/>
    <w:rsid w:val="003A79BE"/>
    <w:rsid w:val="003A7E8F"/>
    <w:rsid w:val="003B2913"/>
    <w:rsid w:val="003B2F4C"/>
    <w:rsid w:val="003B3247"/>
    <w:rsid w:val="003B353A"/>
    <w:rsid w:val="003B4977"/>
    <w:rsid w:val="003B4AFD"/>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8E1"/>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750D"/>
    <w:rsid w:val="00430029"/>
    <w:rsid w:val="00430066"/>
    <w:rsid w:val="004301D0"/>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3BD3"/>
    <w:rsid w:val="0045351E"/>
    <w:rsid w:val="0045377B"/>
    <w:rsid w:val="0045409B"/>
    <w:rsid w:val="00454698"/>
    <w:rsid w:val="004546AA"/>
    <w:rsid w:val="00454769"/>
    <w:rsid w:val="0045658A"/>
    <w:rsid w:val="004567F8"/>
    <w:rsid w:val="00456F82"/>
    <w:rsid w:val="004574B5"/>
    <w:rsid w:val="004577BA"/>
    <w:rsid w:val="004579A7"/>
    <w:rsid w:val="00461C17"/>
    <w:rsid w:val="0046237A"/>
    <w:rsid w:val="004623AB"/>
    <w:rsid w:val="004626A4"/>
    <w:rsid w:val="00462A76"/>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B5B"/>
    <w:rsid w:val="004A7BF9"/>
    <w:rsid w:val="004B06BB"/>
    <w:rsid w:val="004B0A6B"/>
    <w:rsid w:val="004B0BB4"/>
    <w:rsid w:val="004B2B0E"/>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4940"/>
    <w:rsid w:val="0051511F"/>
    <w:rsid w:val="00515335"/>
    <w:rsid w:val="0051664E"/>
    <w:rsid w:val="00516945"/>
    <w:rsid w:val="00517D4A"/>
    <w:rsid w:val="005202BB"/>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105"/>
    <w:rsid w:val="005979D6"/>
    <w:rsid w:val="00597E6D"/>
    <w:rsid w:val="005A0438"/>
    <w:rsid w:val="005A063B"/>
    <w:rsid w:val="005A4752"/>
    <w:rsid w:val="005A5181"/>
    <w:rsid w:val="005A63CA"/>
    <w:rsid w:val="005A63DF"/>
    <w:rsid w:val="005A703E"/>
    <w:rsid w:val="005A7AF5"/>
    <w:rsid w:val="005B0F34"/>
    <w:rsid w:val="005B1E55"/>
    <w:rsid w:val="005B2103"/>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BC2"/>
    <w:rsid w:val="005F6ED5"/>
    <w:rsid w:val="005F772D"/>
    <w:rsid w:val="00601237"/>
    <w:rsid w:val="00601AF3"/>
    <w:rsid w:val="00601B2D"/>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CE7"/>
    <w:rsid w:val="00634964"/>
    <w:rsid w:val="00634BD9"/>
    <w:rsid w:val="00634D4A"/>
    <w:rsid w:val="00635000"/>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3BE6"/>
    <w:rsid w:val="00674361"/>
    <w:rsid w:val="00675601"/>
    <w:rsid w:val="00675665"/>
    <w:rsid w:val="00675CD8"/>
    <w:rsid w:val="00677BB7"/>
    <w:rsid w:val="00680E01"/>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990"/>
    <w:rsid w:val="006A0F39"/>
    <w:rsid w:val="006A2084"/>
    <w:rsid w:val="006A279D"/>
    <w:rsid w:val="006A2C5F"/>
    <w:rsid w:val="006A325D"/>
    <w:rsid w:val="006A48F2"/>
    <w:rsid w:val="006A64EF"/>
    <w:rsid w:val="006A6CA0"/>
    <w:rsid w:val="006A7EA6"/>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EEF"/>
    <w:rsid w:val="00725A06"/>
    <w:rsid w:val="00725E63"/>
    <w:rsid w:val="007262F6"/>
    <w:rsid w:val="007272C8"/>
    <w:rsid w:val="007273C6"/>
    <w:rsid w:val="00730AE0"/>
    <w:rsid w:val="0073143D"/>
    <w:rsid w:val="00731639"/>
    <w:rsid w:val="00731DCA"/>
    <w:rsid w:val="00732927"/>
    <w:rsid w:val="007331AC"/>
    <w:rsid w:val="007333A0"/>
    <w:rsid w:val="00733815"/>
    <w:rsid w:val="00733979"/>
    <w:rsid w:val="00733AA7"/>
    <w:rsid w:val="007340C0"/>
    <w:rsid w:val="0073477D"/>
    <w:rsid w:val="00734A9C"/>
    <w:rsid w:val="00735236"/>
    <w:rsid w:val="00735819"/>
    <w:rsid w:val="0073582C"/>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5170B"/>
    <w:rsid w:val="00751E1A"/>
    <w:rsid w:val="00751EAD"/>
    <w:rsid w:val="00753355"/>
    <w:rsid w:val="0075353B"/>
    <w:rsid w:val="00753912"/>
    <w:rsid w:val="00753D13"/>
    <w:rsid w:val="00755137"/>
    <w:rsid w:val="007559F6"/>
    <w:rsid w:val="00755FD4"/>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204F"/>
    <w:rsid w:val="007B36C8"/>
    <w:rsid w:val="007B4CEF"/>
    <w:rsid w:val="007B5159"/>
    <w:rsid w:val="007B529D"/>
    <w:rsid w:val="007B5711"/>
    <w:rsid w:val="007B65CE"/>
    <w:rsid w:val="007B6CED"/>
    <w:rsid w:val="007C07E2"/>
    <w:rsid w:val="007C0F86"/>
    <w:rsid w:val="007C1BE1"/>
    <w:rsid w:val="007C1C41"/>
    <w:rsid w:val="007C2AC7"/>
    <w:rsid w:val="007C2C45"/>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106B"/>
    <w:rsid w:val="007F2629"/>
    <w:rsid w:val="007F26A9"/>
    <w:rsid w:val="007F3B63"/>
    <w:rsid w:val="007F5342"/>
    <w:rsid w:val="007F67D7"/>
    <w:rsid w:val="007F75EE"/>
    <w:rsid w:val="007F7AF7"/>
    <w:rsid w:val="00801860"/>
    <w:rsid w:val="008032AA"/>
    <w:rsid w:val="00804386"/>
    <w:rsid w:val="00804934"/>
    <w:rsid w:val="00804D4F"/>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541B"/>
    <w:rsid w:val="008F6696"/>
    <w:rsid w:val="008F75B4"/>
    <w:rsid w:val="0090047E"/>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7119"/>
    <w:rsid w:val="00927228"/>
    <w:rsid w:val="00927E3C"/>
    <w:rsid w:val="009306EC"/>
    <w:rsid w:val="00930EE8"/>
    <w:rsid w:val="00932526"/>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5B1"/>
    <w:rsid w:val="00995D07"/>
    <w:rsid w:val="00996B6E"/>
    <w:rsid w:val="00996C22"/>
    <w:rsid w:val="00997334"/>
    <w:rsid w:val="00997560"/>
    <w:rsid w:val="009A1C5B"/>
    <w:rsid w:val="009A35EA"/>
    <w:rsid w:val="009A44F2"/>
    <w:rsid w:val="009A47C9"/>
    <w:rsid w:val="009A4C12"/>
    <w:rsid w:val="009A4CE3"/>
    <w:rsid w:val="009A520A"/>
    <w:rsid w:val="009A5A6C"/>
    <w:rsid w:val="009A5D81"/>
    <w:rsid w:val="009A62E2"/>
    <w:rsid w:val="009A7014"/>
    <w:rsid w:val="009A7A46"/>
    <w:rsid w:val="009B033E"/>
    <w:rsid w:val="009B09F4"/>
    <w:rsid w:val="009B0D8E"/>
    <w:rsid w:val="009B20DA"/>
    <w:rsid w:val="009B285B"/>
    <w:rsid w:val="009B2E14"/>
    <w:rsid w:val="009B37F9"/>
    <w:rsid w:val="009B462E"/>
    <w:rsid w:val="009B50BF"/>
    <w:rsid w:val="009B5CD5"/>
    <w:rsid w:val="009B5CD7"/>
    <w:rsid w:val="009B5E9E"/>
    <w:rsid w:val="009B65CD"/>
    <w:rsid w:val="009B6663"/>
    <w:rsid w:val="009B6D1C"/>
    <w:rsid w:val="009B73F0"/>
    <w:rsid w:val="009B7C0A"/>
    <w:rsid w:val="009C0E82"/>
    <w:rsid w:val="009C1044"/>
    <w:rsid w:val="009C1197"/>
    <w:rsid w:val="009C227B"/>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67EA"/>
    <w:rsid w:val="00A06D8E"/>
    <w:rsid w:val="00A070B0"/>
    <w:rsid w:val="00A0729C"/>
    <w:rsid w:val="00A10201"/>
    <w:rsid w:val="00A1079D"/>
    <w:rsid w:val="00A10AAE"/>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256C"/>
    <w:rsid w:val="00AB37CE"/>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6D7"/>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90F41"/>
    <w:rsid w:val="00B911AF"/>
    <w:rsid w:val="00B92230"/>
    <w:rsid w:val="00B94956"/>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458C"/>
    <w:rsid w:val="00BC55A0"/>
    <w:rsid w:val="00BC60EC"/>
    <w:rsid w:val="00BC6142"/>
    <w:rsid w:val="00BC6E69"/>
    <w:rsid w:val="00BC7983"/>
    <w:rsid w:val="00BC7B4D"/>
    <w:rsid w:val="00BD0F11"/>
    <w:rsid w:val="00BD10C0"/>
    <w:rsid w:val="00BD15CF"/>
    <w:rsid w:val="00BD1827"/>
    <w:rsid w:val="00BD2995"/>
    <w:rsid w:val="00BD2E7A"/>
    <w:rsid w:val="00BD574B"/>
    <w:rsid w:val="00BD7316"/>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6337"/>
    <w:rsid w:val="00BF6B93"/>
    <w:rsid w:val="00BF749B"/>
    <w:rsid w:val="00BF76FB"/>
    <w:rsid w:val="00C013A4"/>
    <w:rsid w:val="00C0194E"/>
    <w:rsid w:val="00C02D89"/>
    <w:rsid w:val="00C02D9D"/>
    <w:rsid w:val="00C033A3"/>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2CC6"/>
    <w:rsid w:val="00C5421F"/>
    <w:rsid w:val="00C5431D"/>
    <w:rsid w:val="00C55C4B"/>
    <w:rsid w:val="00C56455"/>
    <w:rsid w:val="00C61CD6"/>
    <w:rsid w:val="00C62032"/>
    <w:rsid w:val="00C62140"/>
    <w:rsid w:val="00C6225B"/>
    <w:rsid w:val="00C63515"/>
    <w:rsid w:val="00C63CFB"/>
    <w:rsid w:val="00C63D60"/>
    <w:rsid w:val="00C642FB"/>
    <w:rsid w:val="00C64437"/>
    <w:rsid w:val="00C64914"/>
    <w:rsid w:val="00C6499E"/>
    <w:rsid w:val="00C64CF9"/>
    <w:rsid w:val="00C67282"/>
    <w:rsid w:val="00C67E4C"/>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B0"/>
    <w:rsid w:val="00CA1D7B"/>
    <w:rsid w:val="00CA328D"/>
    <w:rsid w:val="00CA3653"/>
    <w:rsid w:val="00CA3C9E"/>
    <w:rsid w:val="00CA43AB"/>
    <w:rsid w:val="00CA4948"/>
    <w:rsid w:val="00CA5757"/>
    <w:rsid w:val="00CA58DF"/>
    <w:rsid w:val="00CA5966"/>
    <w:rsid w:val="00CA652D"/>
    <w:rsid w:val="00CB101D"/>
    <w:rsid w:val="00CB1FB8"/>
    <w:rsid w:val="00CB219E"/>
    <w:rsid w:val="00CB22A4"/>
    <w:rsid w:val="00CB3174"/>
    <w:rsid w:val="00CB3DE3"/>
    <w:rsid w:val="00CB4382"/>
    <w:rsid w:val="00CB4660"/>
    <w:rsid w:val="00CB4C17"/>
    <w:rsid w:val="00CB58AE"/>
    <w:rsid w:val="00CB694E"/>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7365"/>
    <w:rsid w:val="00CC73E3"/>
    <w:rsid w:val="00CC7AF8"/>
    <w:rsid w:val="00CD0D38"/>
    <w:rsid w:val="00CD148F"/>
    <w:rsid w:val="00CD1929"/>
    <w:rsid w:val="00CD208D"/>
    <w:rsid w:val="00CD2478"/>
    <w:rsid w:val="00CD2DF0"/>
    <w:rsid w:val="00CD35FD"/>
    <w:rsid w:val="00CD48E0"/>
    <w:rsid w:val="00CD4B8A"/>
    <w:rsid w:val="00CD5673"/>
    <w:rsid w:val="00CD5D9D"/>
    <w:rsid w:val="00CD5E42"/>
    <w:rsid w:val="00CD6C60"/>
    <w:rsid w:val="00CD6EE9"/>
    <w:rsid w:val="00CD7179"/>
    <w:rsid w:val="00CD7AFA"/>
    <w:rsid w:val="00CD7FE7"/>
    <w:rsid w:val="00CE27E6"/>
    <w:rsid w:val="00CE3093"/>
    <w:rsid w:val="00CE32EB"/>
    <w:rsid w:val="00CE340B"/>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2D5C"/>
    <w:rsid w:val="00D53384"/>
    <w:rsid w:val="00D53CEE"/>
    <w:rsid w:val="00D54255"/>
    <w:rsid w:val="00D5488A"/>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5AD"/>
    <w:rsid w:val="00D76FE6"/>
    <w:rsid w:val="00D80B3B"/>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5919"/>
    <w:rsid w:val="00DF6863"/>
    <w:rsid w:val="00DF6BFF"/>
    <w:rsid w:val="00DF7608"/>
    <w:rsid w:val="00E02AA2"/>
    <w:rsid w:val="00E02FF8"/>
    <w:rsid w:val="00E03954"/>
    <w:rsid w:val="00E04260"/>
    <w:rsid w:val="00E05766"/>
    <w:rsid w:val="00E06406"/>
    <w:rsid w:val="00E06DD1"/>
    <w:rsid w:val="00E06F52"/>
    <w:rsid w:val="00E07489"/>
    <w:rsid w:val="00E10A1D"/>
    <w:rsid w:val="00E11121"/>
    <w:rsid w:val="00E116C4"/>
    <w:rsid w:val="00E12532"/>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08A2"/>
    <w:rsid w:val="00E310F2"/>
    <w:rsid w:val="00E3177A"/>
    <w:rsid w:val="00E31924"/>
    <w:rsid w:val="00E32DAE"/>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CAC"/>
    <w:rsid w:val="00EB224F"/>
    <w:rsid w:val="00EB315D"/>
    <w:rsid w:val="00EB35F6"/>
    <w:rsid w:val="00EB44AE"/>
    <w:rsid w:val="00EB46C5"/>
    <w:rsid w:val="00EB475A"/>
    <w:rsid w:val="00EB6EB2"/>
    <w:rsid w:val="00EC0EB0"/>
    <w:rsid w:val="00EC0F93"/>
    <w:rsid w:val="00EC1007"/>
    <w:rsid w:val="00EC33A0"/>
    <w:rsid w:val="00EC5DD4"/>
    <w:rsid w:val="00ED057C"/>
    <w:rsid w:val="00ED0684"/>
    <w:rsid w:val="00ED0E67"/>
    <w:rsid w:val="00ED21A3"/>
    <w:rsid w:val="00ED357F"/>
    <w:rsid w:val="00ED4102"/>
    <w:rsid w:val="00ED4D91"/>
    <w:rsid w:val="00ED6173"/>
    <w:rsid w:val="00ED6DC8"/>
    <w:rsid w:val="00ED72B2"/>
    <w:rsid w:val="00ED7460"/>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888"/>
    <w:rsid w:val="00EF5FE4"/>
    <w:rsid w:val="00EF6011"/>
    <w:rsid w:val="00EF6C57"/>
    <w:rsid w:val="00EF75FC"/>
    <w:rsid w:val="00F00EF0"/>
    <w:rsid w:val="00F0207C"/>
    <w:rsid w:val="00F020A7"/>
    <w:rsid w:val="00F020C2"/>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74C"/>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4BF9"/>
    <w:rsid w:val="00F458E2"/>
    <w:rsid w:val="00F46871"/>
    <w:rsid w:val="00F47055"/>
    <w:rsid w:val="00F4721A"/>
    <w:rsid w:val="00F4777B"/>
    <w:rsid w:val="00F478F0"/>
    <w:rsid w:val="00F508C6"/>
    <w:rsid w:val="00F52410"/>
    <w:rsid w:val="00F54BFE"/>
    <w:rsid w:val="00F550C1"/>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14C0"/>
    <w:rsid w:val="00F71585"/>
    <w:rsid w:val="00F71C9E"/>
    <w:rsid w:val="00F71F59"/>
    <w:rsid w:val="00F72ADB"/>
    <w:rsid w:val="00F72E26"/>
    <w:rsid w:val="00F745BF"/>
    <w:rsid w:val="00F74A92"/>
    <w:rsid w:val="00F74CA4"/>
    <w:rsid w:val="00F75871"/>
    <w:rsid w:val="00F763F5"/>
    <w:rsid w:val="00F76BD6"/>
    <w:rsid w:val="00F770BB"/>
    <w:rsid w:val="00F77958"/>
    <w:rsid w:val="00F80949"/>
    <w:rsid w:val="00F80A23"/>
    <w:rsid w:val="00F80EB8"/>
    <w:rsid w:val="00F810D9"/>
    <w:rsid w:val="00F81243"/>
    <w:rsid w:val="00F821AA"/>
    <w:rsid w:val="00F82665"/>
    <w:rsid w:val="00F82AC5"/>
    <w:rsid w:val="00F82AEC"/>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71"/>
    <w:rsid w:val="00FC1D18"/>
    <w:rsid w:val="00FC1D78"/>
    <w:rsid w:val="00FC1F23"/>
    <w:rsid w:val="00FC2490"/>
    <w:rsid w:val="00FC3929"/>
    <w:rsid w:val="00FC3BCF"/>
    <w:rsid w:val="00FC471A"/>
    <w:rsid w:val="00FC6A52"/>
    <w:rsid w:val="00FD0DE0"/>
    <w:rsid w:val="00FD1A7B"/>
    <w:rsid w:val="00FD2195"/>
    <w:rsid w:val="00FD2242"/>
    <w:rsid w:val="00FD228B"/>
    <w:rsid w:val="00FD2F87"/>
    <w:rsid w:val="00FD30FF"/>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comments" Target="comments.xml"/><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microsoft.com/office/2018/08/relationships/commentsExtensible" Target="commentsExtensible.xml"/><Relationship Id="rId32" Type="http://schemas.openxmlformats.org/officeDocument/2006/relationships/image" Target="media/image1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microsoft.com/office/2016/09/relationships/commentsIds" Target="commentsIds.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microsoft.com/office/2011/relationships/commentsExtended" Target="commentsExtended.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892F395E-52AD-42BB-B2C1-4B87CF91D0C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09F0645D-E460-4EBC-AF5D-CA49B4B5E11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1C571D83-49A5-4C78-A81E-AE5D88C8413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89D59FDD-A816-4DBF-B896-56017AF435D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F512815C-FAFD-468C-ACF2-E3F5113A9F3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8E5B844B-91D1-46B4-BFB5-59B824DE0A9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1EA58E67-3D43-4995-9A6F-B4F8D6CB0326}"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9C4EC3F1-1162-418F-99B1-022E9615900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ADE04B5-D58E-42F8-A6DE-FDB700CEDBA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6E4596A5-DE9F-4626-ACE6-88251F1001F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9F2B188F-B529-42DF-AA6C-0D92CB95D93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1842</TotalTime>
  <Pages>25</Pages>
  <Words>51936</Words>
  <Characters>296036</Characters>
  <Application>Microsoft Office Word</Application>
  <DocSecurity>0</DocSecurity>
  <Lines>2466</Lines>
  <Paragraphs>69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4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81</cp:revision>
  <cp:lastPrinted>2024-03-12T21:55:00Z</cp:lastPrinted>
  <dcterms:created xsi:type="dcterms:W3CDTF">2024-01-18T09:54:00Z</dcterms:created>
  <dcterms:modified xsi:type="dcterms:W3CDTF">2024-04-23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b87Jxo3"/&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